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ink/ink1.xml" ContentType="application/inkml+xml"/>
  <Override PartName="/word/ink/ink2.xml" ContentType="application/inkml+xml"/>
  <Override PartName="/word/ink/ink3.xml" ContentType="application/inkml+xml"/>
  <Override PartName="/word/ink/ink4.xml" ContentType="application/inkml+xml"/>
  <Override PartName="/word/ink/ink5.xml" ContentType="application/inkml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sdt>
      <w:sdtPr>
        <w:rPr>
          <w:rFonts w:ascii="Times New Roman" w:eastAsiaTheme="minorHAnsi" w:hAnsi="Times New Roman"/>
          <w:color w:val="156082" w:themeColor="accent1"/>
          <w:kern w:val="2"/>
          <w:sz w:val="24"/>
          <w:szCs w:val="24"/>
          <w14:ligatures w14:val="standardContextual"/>
        </w:rPr>
        <w:id w:val="-977914792"/>
        <w:docPartObj>
          <w:docPartGallery w:val="Cover Pages"/>
          <w:docPartUnique/>
        </w:docPartObj>
      </w:sdtPr>
      <w:sdtEndPr>
        <w:rPr>
          <w:color w:val="auto"/>
        </w:rPr>
      </w:sdtEndPr>
      <w:sdtContent>
        <w:p w14:paraId="0D709B83" w14:textId="65C5730C" w:rsidR="003E2B81" w:rsidRDefault="003E2B81">
          <w:pPr>
            <w:pStyle w:val="NoSpacing"/>
            <w:spacing w:before="1540" w:after="240"/>
            <w:jc w:val="center"/>
            <w:rPr>
              <w:color w:val="156082" w:themeColor="accent1"/>
            </w:rPr>
          </w:pPr>
          <w:r>
            <w:rPr>
              <w:noProof/>
              <w:color w:val="156082" w:themeColor="accent1"/>
            </w:rPr>
            <w:drawing>
              <wp:inline distT="0" distB="0" distL="0" distR="0" wp14:anchorId="4B207238" wp14:editId="36CA9CF2">
                <wp:extent cx="1417320" cy="750898"/>
                <wp:effectExtent l="0" t="0" r="0" b="0"/>
                <wp:docPr id="143" name="Picture 4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3" name="t55.png"/>
                        <pic:cNvPicPr/>
                      </pic:nvPicPr>
                      <pic:blipFill>
                        <a:blip r:embed="rId7" cstate="print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417320" cy="750898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  <w:sdt>
          <w:sdtPr>
            <w:rPr>
              <w:rFonts w:asciiTheme="majorHAnsi" w:eastAsiaTheme="majorEastAsia" w:hAnsiTheme="majorHAnsi" w:cstheme="majorBidi"/>
              <w:caps/>
              <w:color w:val="156082" w:themeColor="accent1"/>
              <w:sz w:val="72"/>
              <w:szCs w:val="72"/>
            </w:rPr>
            <w:alias w:val="Title"/>
            <w:tag w:val=""/>
            <w:id w:val="1735040861"/>
            <w:placeholder>
              <w:docPart w:val="3BD80312CB9C4035BAC749B595D455C2"/>
            </w:placeholder>
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<w:text/>
          </w:sdtPr>
          <w:sdtEndPr>
            <w:rPr>
              <w:sz w:val="80"/>
              <w:szCs w:val="80"/>
            </w:rPr>
          </w:sdtEndPr>
          <w:sdtContent>
            <w:p w14:paraId="340A9621" w14:textId="4261E7C5" w:rsidR="003E2B81" w:rsidRDefault="003E2B81">
              <w:pPr>
                <w:pStyle w:val="NoSpacing"/>
                <w:pBdr>
                  <w:top w:val="single" w:sz="6" w:space="6" w:color="156082" w:themeColor="accent1"/>
                  <w:bottom w:val="single" w:sz="6" w:space="6" w:color="156082" w:themeColor="accent1"/>
                </w:pBdr>
                <w:spacing w:after="240"/>
                <w:jc w:val="center"/>
                <w:rPr>
                  <w:rFonts w:asciiTheme="majorHAnsi" w:eastAsiaTheme="majorEastAsia" w:hAnsiTheme="majorHAnsi" w:cstheme="majorBidi"/>
                  <w:caps/>
                  <w:color w:val="156082" w:themeColor="accent1"/>
                  <w:sz w:val="80"/>
                  <w:szCs w:val="80"/>
                </w:rPr>
              </w:pPr>
              <w:r>
                <w:rPr>
                  <w:rFonts w:asciiTheme="majorHAnsi" w:eastAsiaTheme="majorEastAsia" w:hAnsiTheme="majorHAnsi" w:cstheme="majorBidi"/>
                  <w:caps/>
                  <w:color w:val="156082" w:themeColor="accent1"/>
                  <w:sz w:val="72"/>
                  <w:szCs w:val="72"/>
                </w:rPr>
                <w:t>JAVASCRIPT</w:t>
              </w:r>
            </w:p>
          </w:sdtContent>
        </w:sdt>
        <w:sdt>
          <w:sdtPr>
            <w:rPr>
              <w:color w:val="156082" w:themeColor="accent1"/>
              <w:sz w:val="28"/>
              <w:szCs w:val="28"/>
            </w:rPr>
            <w:alias w:val="Subtitle"/>
            <w:tag w:val=""/>
            <w:id w:val="328029620"/>
            <w:placeholder>
              <w:docPart w:val="ECAFBBC81D8D450FBA689B049E6FA3FF"/>
            </w:placeholder>
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<w:text/>
          </w:sdtPr>
          <w:sdtContent>
            <w:p w14:paraId="152E49E8" w14:textId="7454BF4D" w:rsidR="003E2B81" w:rsidRDefault="003E2B81">
              <w:pPr>
                <w:pStyle w:val="NoSpacing"/>
                <w:jc w:val="center"/>
                <w:rPr>
                  <w:color w:val="156082" w:themeColor="accent1"/>
                  <w:sz w:val="28"/>
                  <w:szCs w:val="28"/>
                </w:rPr>
              </w:pPr>
              <w:r>
                <w:rPr>
                  <w:color w:val="156082" w:themeColor="accent1"/>
                  <w:sz w:val="28"/>
                  <w:szCs w:val="28"/>
                </w:rPr>
                <w:t>Mastering Javascript</w:t>
              </w:r>
            </w:p>
          </w:sdtContent>
        </w:sdt>
        <w:p w14:paraId="2BD5FB8F" w14:textId="77777777" w:rsidR="003E2B81" w:rsidRDefault="003E2B81">
          <w:pPr>
            <w:pStyle w:val="NoSpacing"/>
            <w:spacing w:before="480"/>
            <w:jc w:val="center"/>
            <w:rPr>
              <w:color w:val="156082" w:themeColor="accent1"/>
            </w:rPr>
          </w:pPr>
          <w:r>
            <w:rPr>
              <w:noProof/>
              <w:color w:val="156082" w:themeColor="accent1"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15F3B826" wp14:editId="41EC412D">
                    <wp:simplePos x="0" y="0"/>
                    <wp:positionH relativeFrom="margin">
                      <wp:align>center</wp:align>
                    </wp:positionH>
                    <mc:AlternateContent>
                      <mc:Choice Requires="wp14">
                        <wp:positionV relativeFrom="page">
                          <wp14:pctPosVOffset>85000</wp14:pctPosVOffset>
                        </wp:positionV>
                      </mc:Choice>
                      <mc:Fallback>
                        <wp:positionV relativeFrom="page">
                          <wp:posOffset>8549640</wp:posOffset>
                        </wp:positionV>
                      </mc:Fallback>
                    </mc:AlternateContent>
                    <wp:extent cx="6553200" cy="557784"/>
                    <wp:effectExtent l="0" t="0" r="0" b="12700"/>
                    <wp:wrapNone/>
                    <wp:docPr id="142" name="Text Box 44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6553200" cy="557784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sdt>
                                <w:sdtPr>
                                  <w:rPr>
                                    <w:caps/>
                                    <w:color w:val="156082" w:themeColor="accent1"/>
                                    <w:sz w:val="28"/>
                                    <w:szCs w:val="28"/>
                                  </w:rPr>
                                  <w:alias w:val="Date"/>
                                  <w:tag w:val=""/>
                                  <w:id w:val="197127006"/>
                                  <w:dataBinding w:prefixMappings="xmlns:ns0='http://schemas.microsoft.com/office/2006/coverPageProps' " w:xpath="/ns0:CoverPageProperties[1]/ns0:PublishDate[1]" w:storeItemID="{55AF091B-3C7A-41E3-B477-F2FDAA23CFDA}"/>
                                  <w:date>
                                    <w:dateFormat w:val="MMMM d, yyyy"/>
                                    <w:lid w:val="en-US"/>
                                    <w:storeMappedDataAs w:val="dateTime"/>
                                    <w:calendar w:val="gregorian"/>
                                  </w:date>
                                </w:sdtPr>
                                <w:sdtContent>
                                  <w:p w14:paraId="1FA4B0F7" w14:textId="27F3EE39" w:rsidR="003E2B81" w:rsidRDefault="003E2B81">
                                    <w:pPr>
                                      <w:pStyle w:val="NoSpacing"/>
                                      <w:spacing w:after="40"/>
                                      <w:jc w:val="center"/>
                                      <w:rPr>
                                        <w:caps/>
                                        <w:color w:val="156082" w:themeColor="accent1"/>
                                        <w:sz w:val="28"/>
                                        <w:szCs w:val="28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156082" w:themeColor="accent1"/>
                                        <w:sz w:val="28"/>
                                        <w:szCs w:val="28"/>
                                      </w:rPr>
                                      <w:t>github: 2Kronos</w:t>
                                    </w:r>
                                  </w:p>
                                </w:sdtContent>
                              </w:sdt>
                              <w:p w14:paraId="0C25AE8D" w14:textId="3A339487" w:rsidR="003E2B81" w:rsidRDefault="00000000">
                                <w:pPr>
                                  <w:pStyle w:val="NoSpacing"/>
                                  <w:jc w:val="center"/>
                                  <w:rPr>
                                    <w:color w:val="156082" w:themeColor="accent1"/>
                                  </w:rPr>
                                </w:pPr>
                                <w:sdt>
                                  <w:sdtPr>
                                    <w:rPr>
                                      <w:caps/>
                                      <w:color w:val="156082" w:themeColor="accent1"/>
                                    </w:rPr>
                                    <w:alias w:val="Company"/>
                                    <w:tag w:val=""/>
                                    <w:id w:val="1390145197"/>
                                    <w:showingPlcHdr/>
      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      <w:text/>
                                  </w:sdtPr>
                                  <w:sdtContent>
                                    <w:r w:rsidR="0073430A">
                                      <w:rPr>
                                        <w:caps/>
                                        <w:color w:val="156082" w:themeColor="accent1"/>
                                      </w:rPr>
                                      <w:t xml:space="preserve">     </w:t>
                                    </w:r>
                                  </w:sdtContent>
                                </w:sdt>
                              </w:p>
                              <w:p w14:paraId="1CA62141" w14:textId="1116917A" w:rsidR="003E2B81" w:rsidRDefault="00000000">
                                <w:pPr>
                                  <w:pStyle w:val="NoSpacing"/>
                                  <w:jc w:val="center"/>
                                  <w:rPr>
                                    <w:color w:val="156082" w:themeColor="accent1"/>
                                  </w:rPr>
                                </w:pPr>
                                <w:sdt>
                                  <w:sdtPr>
                                    <w:rPr>
                                      <w:color w:val="156082" w:themeColor="accent1"/>
                                    </w:rPr>
                                    <w:alias w:val="Address"/>
                                    <w:tag w:val=""/>
                                    <w:id w:val="-726379553"/>
                                    <w:showingPlcHdr/>
      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      <w:text/>
                                  </w:sdtPr>
                                  <w:sdtContent>
                                    <w:r w:rsidR="0073430A">
                                      <w:rPr>
                                        <w:color w:val="156082" w:themeColor="accent1"/>
                                      </w:rPr>
                                      <w:t xml:space="preserve">     </w:t>
                                    </w:r>
                                  </w:sdtContent>
                                </w:sdt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margin">
                      <wp14:pctWidth>10000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type w14:anchorId="15F3B826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44" o:spid="_x0000_s1026" type="#_x0000_t202" style="position:absolute;left:0;text-align:left;margin-left:0;margin-top:0;width:516pt;height:43.9pt;z-index:251659264;visibility:visible;mso-wrap-style:square;mso-width-percent:1000;mso-height-percent:0;mso-top-percent:850;mso-wrap-distance-left:9pt;mso-wrap-distance-top:0;mso-wrap-distance-right:9pt;mso-wrap-distance-bottom:0;mso-position-horizontal:center;mso-position-horizontal-relative:margin;mso-position-vertical-relative:page;mso-width-percent:1000;mso-height-percent:0;mso-top-percent:85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" filled="f" stroked="f" strokeweight=".5pt">
                    <v:textbox style="mso-fit-shape-to-text:t" inset="0,0,0,0">
                      <w:txbxContent>
                        <w:sdt>
                          <w:sdtPr>
                            <w:rPr>
                              <w:caps/>
                              <w:color w:val="156082" w:themeColor="accent1"/>
                              <w:sz w:val="28"/>
                              <w:szCs w:val="28"/>
                            </w:rPr>
                            <w:alias w:val="Date"/>
                            <w:tag w:val=""/>
                            <w:id w:val="197127006"/>
                            <w:dataBinding w:prefixMappings="xmlns:ns0='http://schemas.microsoft.com/office/2006/coverPageProps' " w:xpath="/ns0:CoverPageProperties[1]/ns0:PublishDate[1]" w:storeItemID="{55AF091B-3C7A-41E3-B477-F2FDAA23CFDA}"/>
                            <w:date>
                              <w:dateFormat w:val="MMMM d, yyyy"/>
                              <w:lid w:val="en-US"/>
                              <w:storeMappedDataAs w:val="dateTime"/>
                              <w:calendar w:val="gregorian"/>
                            </w:date>
                          </w:sdtPr>
                          <w:sdtContent>
                            <w:p w14:paraId="1FA4B0F7" w14:textId="27F3EE39" w:rsidR="003E2B81" w:rsidRDefault="003E2B81">
                              <w:pPr>
                                <w:pStyle w:val="NoSpacing"/>
                                <w:spacing w:after="40"/>
                                <w:jc w:val="center"/>
                                <w:rPr>
                                  <w:caps/>
                                  <w:color w:val="156082" w:themeColor="accent1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caps/>
                                  <w:color w:val="156082" w:themeColor="accent1"/>
                                  <w:sz w:val="28"/>
                                  <w:szCs w:val="28"/>
                                </w:rPr>
                                <w:t>github: 2Kronos</w:t>
                              </w:r>
                            </w:p>
                          </w:sdtContent>
                        </w:sdt>
                        <w:p w14:paraId="0C25AE8D" w14:textId="3A339487" w:rsidR="003E2B81" w:rsidRDefault="00000000">
                          <w:pPr>
                            <w:pStyle w:val="NoSpacing"/>
                            <w:jc w:val="center"/>
                            <w:rPr>
                              <w:color w:val="156082" w:themeColor="accent1"/>
                            </w:rPr>
                          </w:pPr>
                          <w:sdt>
                            <w:sdtPr>
                              <w:rPr>
                                <w:caps/>
                                <w:color w:val="156082" w:themeColor="accent1"/>
                              </w:rPr>
                              <w:alias w:val="Company"/>
                              <w:tag w:val=""/>
                              <w:id w:val="1390145197"/>
                              <w:showingPlcHdr/>
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<w:text/>
                            </w:sdtPr>
                            <w:sdtContent>
                              <w:r w:rsidR="0073430A">
                                <w:rPr>
                                  <w:caps/>
                                  <w:color w:val="156082" w:themeColor="accent1"/>
                                </w:rPr>
                                <w:t xml:space="preserve">     </w:t>
                              </w:r>
                            </w:sdtContent>
                          </w:sdt>
                        </w:p>
                        <w:p w14:paraId="1CA62141" w14:textId="1116917A" w:rsidR="003E2B81" w:rsidRDefault="00000000">
                          <w:pPr>
                            <w:pStyle w:val="NoSpacing"/>
                            <w:jc w:val="center"/>
                            <w:rPr>
                              <w:color w:val="156082" w:themeColor="accent1"/>
                            </w:rPr>
                          </w:pPr>
                          <w:sdt>
                            <w:sdtPr>
                              <w:rPr>
                                <w:color w:val="156082" w:themeColor="accent1"/>
                              </w:rPr>
                              <w:alias w:val="Address"/>
                              <w:tag w:val=""/>
                              <w:id w:val="-726379553"/>
                              <w:showingPlcHdr/>
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<w:text/>
                            </w:sdtPr>
                            <w:sdtContent>
                              <w:r w:rsidR="0073430A">
                                <w:rPr>
                                  <w:color w:val="156082" w:themeColor="accent1"/>
                                </w:rPr>
                                <w:t xml:space="preserve">     </w:t>
                              </w:r>
                            </w:sdtContent>
                          </w:sdt>
                        </w:p>
                      </w:txbxContent>
                    </v:textbox>
                    <w10:wrap anchorx="margin" anchory="page"/>
                  </v:shape>
                </w:pict>
              </mc:Fallback>
            </mc:AlternateContent>
          </w:r>
          <w:r>
            <w:rPr>
              <w:noProof/>
              <w:color w:val="156082" w:themeColor="accent1"/>
            </w:rPr>
            <w:drawing>
              <wp:inline distT="0" distB="0" distL="0" distR="0" wp14:anchorId="1F8D3E1B" wp14:editId="089454B9">
                <wp:extent cx="758952" cy="478932"/>
                <wp:effectExtent l="0" t="0" r="3175" b="0"/>
                <wp:docPr id="144" name="Picture 45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9" name="roco bottom.png"/>
                        <pic:cNvPicPr/>
                      </pic:nvPicPr>
                      <pic:blipFill>
                        <a:blip r:embed="rId8" cstate="print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758952" cy="478932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  <w:p w14:paraId="265CB843" w14:textId="06DE73E3" w:rsidR="003E2B81" w:rsidRDefault="003E2B81">
          <w:r>
            <w:br w:type="page"/>
          </w:r>
        </w:p>
      </w:sdtContent>
    </w:sdt>
    <w:p w14:paraId="10F0F75C" w14:textId="27C5AB53" w:rsidR="00A075A4" w:rsidRDefault="0073430A" w:rsidP="00A075A4">
      <w:pPr>
        <w:pStyle w:val="Heading1"/>
        <w:numPr>
          <w:ilvl w:val="0"/>
          <w:numId w:val="1"/>
        </w:numPr>
      </w:pPr>
      <w:r>
        <w:lastRenderedPageBreak/>
        <w:t>Console</w:t>
      </w:r>
    </w:p>
    <w:p w14:paraId="71FB51D5" w14:textId="77777777" w:rsidR="00A075A4" w:rsidRDefault="00A075A4" w:rsidP="00A075A4"/>
    <w:p w14:paraId="476AC103" w14:textId="36B09C7F" w:rsidR="005D07DF" w:rsidRDefault="00BF3188" w:rsidP="00BF3188">
      <w:pPr>
        <w:pStyle w:val="ListParagraph"/>
        <w:numPr>
          <w:ilvl w:val="0"/>
          <w:numId w:val="6"/>
        </w:numPr>
      </w:pPr>
      <w:r>
        <w:t>Display important messages like erros</w:t>
      </w:r>
      <w:r w:rsidR="00004447">
        <w:fldChar w:fldCharType="begin"/>
      </w:r>
      <w:r w:rsidR="00004447">
        <w:instrText xml:space="preserve"> ADDIN ZOTERO_ITEM CSL_CITATION {"citationID":"OdmEaTnY","properties":{"formattedCitation":"[1]","plainCitation":"[1]","noteIndex":0},"citationItems":[{"id":345,"uris":["http://zotero.org/users/13934348/items/A928KF5E"],"itemData":{"id":345,"type":"webpage","title":"Learn JavaScript | Codecademy","URL":"https://www.codecademy.com/enrolled/courses/introduction-to-javascript","accessed":{"date-parts":[["2024",6,25]]}}}],"schema":"https://github.com/citation-style-language/schema/raw/master/csl-citation.json"} </w:instrText>
      </w:r>
      <w:r w:rsidR="00004447">
        <w:fldChar w:fldCharType="separate"/>
      </w:r>
      <w:r w:rsidR="00004447" w:rsidRPr="00004447">
        <w:rPr>
          <w:rFonts w:cs="Times New Roman"/>
        </w:rPr>
        <w:t>[1]</w:t>
      </w:r>
      <w:r w:rsidR="00004447">
        <w:fldChar w:fldCharType="end"/>
      </w:r>
    </w:p>
    <w:p w14:paraId="0350EDE6" w14:textId="0CCE42E3" w:rsidR="00BF3188" w:rsidRDefault="00BF3188" w:rsidP="00BF3188">
      <w:pPr>
        <w:pStyle w:val="ListParagraph"/>
        <w:numPr>
          <w:ilvl w:val="0"/>
          <w:numId w:val="6"/>
        </w:numPr>
      </w:pPr>
      <w:r>
        <w:t>If we want to see the a specific line of code that is running in the background we can print or log to our console.</w:t>
      </w:r>
    </w:p>
    <w:p w14:paraId="7CD6FE08" w14:textId="7A650204" w:rsidR="00BF3188" w:rsidRDefault="00BF3188" w:rsidP="00BF3188">
      <w:pPr>
        <w:pStyle w:val="ListParagraph"/>
        <w:numPr>
          <w:ilvl w:val="0"/>
          <w:numId w:val="6"/>
        </w:numPr>
      </w:pPr>
      <w:r>
        <w:t>We use the .log() method to print whats inside the parenthesis on to the console.</w:t>
      </w:r>
    </w:p>
    <w:p w14:paraId="1A7329CA" w14:textId="77777777" w:rsidR="00BF3188" w:rsidRDefault="00BF3188" w:rsidP="00A817C2">
      <w:pPr>
        <w:pStyle w:val="ListParagraph"/>
      </w:pPr>
    </w:p>
    <w:p w14:paraId="198A1018" w14:textId="118B4FED" w:rsidR="00A817C2" w:rsidRDefault="00A817C2" w:rsidP="00A817C2">
      <w:pPr>
        <w:pStyle w:val="Heading1"/>
        <w:numPr>
          <w:ilvl w:val="0"/>
          <w:numId w:val="1"/>
        </w:numPr>
      </w:pPr>
      <w:r>
        <w:t>Data types</w:t>
      </w:r>
    </w:p>
    <w:p w14:paraId="5A0F0612" w14:textId="6D052861" w:rsidR="00312765" w:rsidRPr="00312765" w:rsidRDefault="00312765" w:rsidP="00312765">
      <w:pPr>
        <w:ind w:left="360"/>
      </w:pPr>
      <w:r>
        <w:t xml:space="preserve">The first </w:t>
      </w:r>
      <w:r w:rsidR="00894523">
        <w:t>7 are the</w:t>
      </w:r>
      <w:r w:rsidR="00705BD6">
        <w:t xml:space="preserve"> primitive data types</w:t>
      </w:r>
      <w:r w:rsidR="004420E7">
        <w:t>.</w:t>
      </w:r>
    </w:p>
    <w:p w14:paraId="034C1AD9" w14:textId="77777777" w:rsid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Number</w:t>
      </w:r>
      <w:r w:rsidRPr="00922D4C">
        <w:t>: Any number, including numbers with decimals: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4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8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1516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23.42</w:t>
      </w:r>
      <w:r w:rsidRPr="00922D4C">
        <w:t>.</w:t>
      </w:r>
    </w:p>
    <w:p w14:paraId="2767CDAC" w14:textId="77777777" w:rsidR="00C27C28" w:rsidRPr="00922D4C" w:rsidRDefault="00C27C28" w:rsidP="00C27C28">
      <w:pPr>
        <w:pStyle w:val="ListParagraph"/>
      </w:pPr>
    </w:p>
    <w:p w14:paraId="19AE969B" w14:textId="544A0BD6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BigInt</w:t>
      </w:r>
      <w:r w:rsidRPr="00922D4C">
        <w:t>: Any number, greater than 2</w:t>
      </w:r>
      <w:r w:rsidRPr="00922D4C">
        <w:rPr>
          <w:sz w:val="20"/>
          <w:szCs w:val="20"/>
          <w:vertAlign w:val="superscript"/>
        </w:rPr>
        <w:t>53</w:t>
      </w:r>
      <w:r w:rsidRPr="00922D4C">
        <w:t>-1 or less than -(2</w:t>
      </w:r>
      <w:r w:rsidRPr="00922D4C">
        <w:rPr>
          <w:sz w:val="20"/>
          <w:szCs w:val="20"/>
          <w:vertAlign w:val="superscript"/>
        </w:rPr>
        <w:t>53</w:t>
      </w:r>
      <w:r w:rsidRPr="00922D4C">
        <w:t>-1), with n appended to the number: 1234567890123456n.</w:t>
      </w:r>
      <w:r w:rsidR="00C27C28">
        <w:br/>
      </w:r>
    </w:p>
    <w:p w14:paraId="59D46C63" w14:textId="37B4EE1B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String</w:t>
      </w:r>
      <w:r w:rsidRPr="00922D4C">
        <w:t>: Any grouping of characters on your keyboard (letters, numbers, spaces, symbols, etc.) surrounded by single quotes: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' ... '</w:t>
      </w:r>
      <w:r w:rsidRPr="00922D4C">
        <w:t> or double quotes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" ... "</w:t>
      </w:r>
      <w:r w:rsidRPr="00922D4C">
        <w:t>, though we prefer single quotes. Some people like to think of string as a fancy word for text.</w:t>
      </w:r>
      <w:r w:rsidR="00C27C28">
        <w:br/>
      </w:r>
    </w:p>
    <w:p w14:paraId="454EE5A9" w14:textId="331F41B9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Boolean</w:t>
      </w:r>
      <w:r w:rsidRPr="00922D4C">
        <w:t>: This data type only has two possible values— either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true</w:t>
      </w:r>
      <w:r w:rsidRPr="00922D4C">
        <w:t> or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false</w:t>
      </w:r>
      <w:r w:rsidRPr="00922D4C">
        <w:t> (without quotes). It’s helpful to think of booleans as on and off switches or as the answers to a “yes” or “no” question.</w:t>
      </w:r>
      <w:r w:rsidR="00C27C28">
        <w:br/>
      </w:r>
    </w:p>
    <w:p w14:paraId="7ECD5A1C" w14:textId="51292DB9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Null</w:t>
      </w:r>
      <w:r w:rsidRPr="00922D4C">
        <w:t>: This data type represents the intentional absence of a value, and is represented by the keyword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null</w:t>
      </w:r>
      <w:r w:rsidRPr="00922D4C">
        <w:t> (without quotes).</w:t>
      </w:r>
      <w:r w:rsidR="00C27C28">
        <w:br/>
      </w:r>
    </w:p>
    <w:p w14:paraId="2706DC95" w14:textId="33CBF20B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Undefined</w:t>
      </w:r>
      <w:r w:rsidRPr="00922D4C">
        <w:t>: This data type is denoted by the keyword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undefined</w:t>
      </w:r>
      <w:r w:rsidRPr="00922D4C">
        <w:t> (without quotes). It also represents the absence of a value though it has a different use than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null</w:t>
      </w:r>
      <w:r w:rsidRPr="00922D4C">
        <w:t>.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undefined</w:t>
      </w:r>
      <w:r w:rsidRPr="00922D4C">
        <w:t> means that a given value does not exist.</w:t>
      </w:r>
      <w:r w:rsidR="00C27C28">
        <w:br/>
      </w:r>
    </w:p>
    <w:p w14:paraId="4D491612" w14:textId="32114FB0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Symbol</w:t>
      </w:r>
      <w:r w:rsidRPr="00922D4C">
        <w:t>: A newer feature to the language, symbols are unique identifiers, useful in more complex coding. No need to worry about these for now.</w:t>
      </w:r>
      <w:r w:rsidR="00C27C28">
        <w:br/>
      </w:r>
    </w:p>
    <w:p w14:paraId="07E0977F" w14:textId="77777777" w:rsid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Object</w:t>
      </w:r>
      <w:r w:rsidRPr="00922D4C">
        <w:t>: Collections of related data.</w:t>
      </w:r>
    </w:p>
    <w:p w14:paraId="49B8DF69" w14:textId="6D7B01F1" w:rsidR="003A34BD" w:rsidRPr="00922D4C" w:rsidRDefault="003A34BD" w:rsidP="003A34BD">
      <w:r>
        <w:t xml:space="preserve"> </w:t>
      </w:r>
    </w:p>
    <w:p w14:paraId="2CB56AF9" w14:textId="1ECAD04D" w:rsidR="0028761B" w:rsidRDefault="0028761B" w:rsidP="007C4606">
      <w:pPr>
        <w:pStyle w:val="Heading1"/>
      </w:pPr>
      <w:r>
        <w:lastRenderedPageBreak/>
        <w:t>MATHS</w:t>
      </w:r>
    </w:p>
    <w:p w14:paraId="0DE9752A" w14:textId="47E21255" w:rsidR="0028761B" w:rsidRDefault="0028761B" w:rsidP="00585446">
      <w:pPr>
        <w:pStyle w:val="ListParagraph"/>
      </w:pPr>
      <w:r>
        <w:t>Can be done in the console</w:t>
      </w:r>
    </w:p>
    <w:p w14:paraId="227B5D2A" w14:textId="77777777" w:rsidR="00585446" w:rsidRDefault="00585446" w:rsidP="00585446">
      <w:pPr>
        <w:pStyle w:val="ListParagraph"/>
      </w:pPr>
    </w:p>
    <w:p w14:paraId="777A5DB7" w14:textId="6F0DDE9D" w:rsidR="007C4606" w:rsidRDefault="007C4606" w:rsidP="007C4606">
      <w:pPr>
        <w:pStyle w:val="ListParagraph"/>
        <w:numPr>
          <w:ilvl w:val="0"/>
          <w:numId w:val="11"/>
        </w:numPr>
      </w:pPr>
      <w:r>
        <w:t>There is an order that must be adhered to when maths in JavaScript.</w:t>
      </w:r>
    </w:p>
    <w:p w14:paraId="70B616F1" w14:textId="14EDFFF4" w:rsidR="007C4606" w:rsidRDefault="007C4606" w:rsidP="007C4606">
      <w:pPr>
        <w:pStyle w:val="ListParagraph"/>
        <w:numPr>
          <w:ilvl w:val="0"/>
          <w:numId w:val="11"/>
        </w:numPr>
      </w:pPr>
      <w:r>
        <w:t xml:space="preserve">The order can be controlled by using brackets </w:t>
      </w:r>
      <w:r w:rsidR="00DE37C7">
        <w:t>.</w:t>
      </w:r>
    </w:p>
    <w:p w14:paraId="698F8EE3" w14:textId="74BF838B" w:rsidR="00B5444A" w:rsidRDefault="00B5444A" w:rsidP="007C4606">
      <w:pPr>
        <w:pStyle w:val="ListParagraph"/>
        <w:numPr>
          <w:ilvl w:val="0"/>
          <w:numId w:val="11"/>
        </w:numPr>
      </w:pPr>
      <w:r>
        <w:t>Best practiced when calculati</w:t>
      </w:r>
      <w:r w:rsidR="00E025E4">
        <w:t>ng money is to calculate in cents instead of dollars</w:t>
      </w:r>
      <w:r w:rsidR="00300EAE">
        <w:t xml:space="preserve"> because calculation with</w:t>
      </w:r>
      <w:r w:rsidR="00CB488A">
        <w:t xml:space="preserve"> floats are sometime inaccurate</w:t>
      </w:r>
      <w:r w:rsidR="00E025E4">
        <w:t>.</w:t>
      </w:r>
    </w:p>
    <w:p w14:paraId="3CFAB2CE" w14:textId="7D4FFC99" w:rsidR="004E3E4B" w:rsidRDefault="004E3E4B" w:rsidP="007C4606">
      <w:pPr>
        <w:pStyle w:val="ListParagraph"/>
        <w:numPr>
          <w:ilvl w:val="0"/>
          <w:numId w:val="11"/>
        </w:numPr>
      </w:pPr>
      <w:r w:rsidRPr="00E227CB">
        <w:rPr>
          <w:highlight w:val="cyan"/>
        </w:rPr>
        <w:t>Math.ro</w:t>
      </w:r>
      <w:r w:rsidR="00E227CB" w:rsidRPr="00E227CB">
        <w:rPr>
          <w:highlight w:val="cyan"/>
        </w:rPr>
        <w:t>und()</w:t>
      </w:r>
      <w:r w:rsidR="00E227CB">
        <w:t xml:space="preserve"> [use to round off numbers]</w:t>
      </w:r>
    </w:p>
    <w:p w14:paraId="2EBE3D48" w14:textId="0B772609" w:rsidR="009D25B0" w:rsidRDefault="00585446" w:rsidP="00585446">
      <w:pPr>
        <w:pStyle w:val="Heading1"/>
      </w:pPr>
      <w:r>
        <w:t xml:space="preserve">STRINGS </w:t>
      </w:r>
    </w:p>
    <w:p w14:paraId="413B0761" w14:textId="776C3E7A" w:rsidR="002949A6" w:rsidRDefault="002949A6" w:rsidP="002949A6">
      <w:r>
        <w:t>Can be done in the console as well</w:t>
      </w:r>
    </w:p>
    <w:p w14:paraId="623EB15F" w14:textId="0FE6A84B" w:rsidR="00327D42" w:rsidRDefault="00327D42" w:rsidP="00327D42">
      <w:pPr>
        <w:pStyle w:val="ListParagraph"/>
        <w:numPr>
          <w:ilvl w:val="0"/>
          <w:numId w:val="13"/>
        </w:numPr>
      </w:pPr>
      <w:r>
        <w:t>‘…….’</w:t>
      </w:r>
    </w:p>
    <w:p w14:paraId="1DC22CB6" w14:textId="203419CA" w:rsidR="00327D42" w:rsidRDefault="00327D42" w:rsidP="00327D42">
      <w:pPr>
        <w:pStyle w:val="ListParagraph"/>
        <w:numPr>
          <w:ilvl w:val="0"/>
          <w:numId w:val="13"/>
        </w:numPr>
      </w:pPr>
      <w:r>
        <w:t>“…….”</w:t>
      </w:r>
    </w:p>
    <w:p w14:paraId="46040866" w14:textId="2F2BA01F" w:rsidR="00327D42" w:rsidRDefault="00074727" w:rsidP="00327D42">
      <w:pPr>
        <w:pStyle w:val="ListParagraph"/>
        <w:numPr>
          <w:ilvl w:val="0"/>
          <w:numId w:val="13"/>
        </w:numPr>
      </w:pPr>
      <w:r>
        <w:t>`……..` (template strings</w:t>
      </w:r>
      <w:r w:rsidR="00AA1527">
        <w:t>)</w:t>
      </w:r>
    </w:p>
    <w:p w14:paraId="19BD76DC" w14:textId="77777777" w:rsidR="00074727" w:rsidRDefault="00074727" w:rsidP="00074727">
      <w:pPr>
        <w:pStyle w:val="ListParagraph"/>
      </w:pPr>
    </w:p>
    <w:p w14:paraId="617A5AF7" w14:textId="77777777" w:rsidR="00136780" w:rsidRDefault="003C6A37" w:rsidP="00D60251">
      <w:pPr>
        <w:pStyle w:val="ListParagraph"/>
        <w:numPr>
          <w:ilvl w:val="0"/>
          <w:numId w:val="11"/>
        </w:numPr>
      </w:pPr>
      <w:r>
        <w:t>Use single quotes</w:t>
      </w:r>
      <w:r w:rsidR="00FB7B28">
        <w:t xml:space="preserve"> ‘’</w:t>
      </w:r>
      <w:r w:rsidR="008B7014">
        <w:t xml:space="preserve"> by default</w:t>
      </w:r>
      <w:r w:rsidR="00DD693F">
        <w:br/>
        <w:t xml:space="preserve">Double quotes can </w:t>
      </w:r>
      <w:r w:rsidR="00FE0D69">
        <w:t xml:space="preserve">when you use single notes </w:t>
      </w:r>
      <w:r w:rsidR="0010657E">
        <w:t xml:space="preserve">in </w:t>
      </w:r>
      <w:r w:rsidR="00D943DB">
        <w:t xml:space="preserve">your string for word like it’s </w:t>
      </w:r>
    </w:p>
    <w:p w14:paraId="67C717BE" w14:textId="77777777" w:rsidR="00136780" w:rsidRDefault="00136780" w:rsidP="00136780">
      <w:pPr>
        <w:pStyle w:val="ListParagraph"/>
      </w:pPr>
    </w:p>
    <w:p w14:paraId="6A2FB125" w14:textId="77777777" w:rsidR="001E087E" w:rsidRDefault="00136780" w:rsidP="00136780">
      <w:pPr>
        <w:pStyle w:val="ListParagraph"/>
        <w:rPr>
          <w:color w:val="77206D" w:themeColor="accent5" w:themeShade="BF"/>
        </w:rPr>
      </w:pPr>
      <w:r w:rsidRPr="00977C08">
        <w:rPr>
          <w:color w:val="77206D" w:themeColor="accent5" w:themeShade="BF"/>
        </w:rPr>
        <w:t>" I'm learning Javascript"</w:t>
      </w:r>
    </w:p>
    <w:p w14:paraId="156E3D0C" w14:textId="77777777" w:rsidR="006D67E4" w:rsidRPr="006D67E4" w:rsidRDefault="00A77B57" w:rsidP="006D67E4">
      <w:pPr>
        <w:pStyle w:val="ListParagraph"/>
        <w:numPr>
          <w:ilvl w:val="0"/>
          <w:numId w:val="11"/>
        </w:numPr>
        <w:rPr>
          <w:color w:val="77206D" w:themeColor="accent5" w:themeShade="BF"/>
        </w:rPr>
      </w:pPr>
      <w:r w:rsidRPr="006D67E4">
        <w:rPr>
          <w:color w:val="000000" w:themeColor="text1"/>
        </w:rPr>
        <w:t>Can</w:t>
      </w:r>
      <w:r w:rsidR="006F3351" w:rsidRPr="006D67E4">
        <w:rPr>
          <w:color w:val="000000" w:themeColor="text1"/>
        </w:rPr>
        <w:t xml:space="preserve"> also use an escape </w:t>
      </w:r>
      <w:r w:rsidR="009926FC" w:rsidRPr="006D67E4">
        <w:rPr>
          <w:color w:val="000000" w:themeColor="text1"/>
        </w:rPr>
        <w:t xml:space="preserve">character </w:t>
      </w:r>
      <w:r w:rsidR="009926FC" w:rsidRPr="006D67E4">
        <w:rPr>
          <w:color w:val="000000" w:themeColor="text1"/>
          <w:highlight w:val="cyan"/>
        </w:rPr>
        <w:t>\</w:t>
      </w:r>
      <w:r w:rsidR="006D67E4" w:rsidRPr="006D67E4">
        <w:rPr>
          <w:color w:val="000000" w:themeColor="text1"/>
          <w:highlight w:val="cyan"/>
        </w:rPr>
        <w:t>’</w:t>
      </w:r>
    </w:p>
    <w:p w14:paraId="46EB33F4" w14:textId="77777777" w:rsidR="004E3462" w:rsidRDefault="006D67E4" w:rsidP="006D67E4">
      <w:pPr>
        <w:pStyle w:val="ListParagraph"/>
        <w:rPr>
          <w:color w:val="3A7C22" w:themeColor="accent6" w:themeShade="BF"/>
        </w:rPr>
      </w:pPr>
      <w:r>
        <w:rPr>
          <w:color w:val="000000" w:themeColor="text1"/>
        </w:rPr>
        <w:t xml:space="preserve">This combo act as one character </w:t>
      </w:r>
      <w:r w:rsidR="004E2E1E">
        <w:rPr>
          <w:color w:val="000000" w:themeColor="text1"/>
        </w:rPr>
        <w:t xml:space="preserve">the comma is the text </w:t>
      </w:r>
      <w:r w:rsidR="004B308D">
        <w:rPr>
          <w:color w:val="000000" w:themeColor="text1"/>
        </w:rPr>
        <w:br/>
      </w:r>
      <w:r w:rsidR="004B308D" w:rsidRPr="004B308D">
        <w:rPr>
          <w:color w:val="77206D" w:themeColor="accent5" w:themeShade="BF"/>
        </w:rPr>
        <w:t>' I\'m learning javascript'</w:t>
      </w:r>
      <w:r w:rsidR="004B308D">
        <w:rPr>
          <w:color w:val="77206D" w:themeColor="accent5" w:themeShade="BF"/>
        </w:rPr>
        <w:t xml:space="preserve"> </w:t>
      </w:r>
      <w:r w:rsidR="004B308D" w:rsidRPr="00875DE2">
        <w:rPr>
          <w:color w:val="3A7C22" w:themeColor="accent6" w:themeShade="BF"/>
        </w:rPr>
        <w:t>(same out come)</w:t>
      </w:r>
    </w:p>
    <w:p w14:paraId="22732875" w14:textId="77777777" w:rsidR="004E3462" w:rsidRDefault="004E3462" w:rsidP="006D67E4">
      <w:pPr>
        <w:pStyle w:val="ListParagraph"/>
        <w:rPr>
          <w:color w:val="000000" w:themeColor="text1"/>
        </w:rPr>
      </w:pPr>
      <w:r>
        <w:rPr>
          <w:color w:val="000000" w:themeColor="text1"/>
        </w:rPr>
        <w:t xml:space="preserve">It does not start or end the sting </w:t>
      </w:r>
    </w:p>
    <w:p w14:paraId="65E4B682" w14:textId="77777777" w:rsidR="00E92213" w:rsidRDefault="00E92213" w:rsidP="006D67E4">
      <w:pPr>
        <w:pStyle w:val="ListParagraph"/>
        <w:rPr>
          <w:color w:val="000000" w:themeColor="text1"/>
        </w:rPr>
      </w:pPr>
    </w:p>
    <w:p w14:paraId="5F46334A" w14:textId="77777777" w:rsidR="004E3462" w:rsidRDefault="004E3462" w:rsidP="006D67E4">
      <w:pPr>
        <w:pStyle w:val="ListParagraph"/>
        <w:rPr>
          <w:color w:val="000000" w:themeColor="text1"/>
        </w:rPr>
      </w:pPr>
    </w:p>
    <w:p w14:paraId="2B39625E" w14:textId="77777777" w:rsidR="002E6C15" w:rsidRDefault="00117494" w:rsidP="004E3462">
      <w:pPr>
        <w:pStyle w:val="ListParagraph"/>
        <w:numPr>
          <w:ilvl w:val="0"/>
          <w:numId w:val="11"/>
        </w:numPr>
        <w:rPr>
          <w:color w:val="000000" w:themeColor="text1"/>
        </w:rPr>
      </w:pPr>
      <w:r w:rsidRPr="00117494">
        <w:rPr>
          <w:color w:val="000000" w:themeColor="text1"/>
          <w:highlight w:val="cyan"/>
        </w:rPr>
        <w:t>\”</w:t>
      </w:r>
      <w:r>
        <w:rPr>
          <w:color w:val="000000" w:themeColor="text1"/>
        </w:rPr>
        <w:t xml:space="preserve"> creates a double quote as text</w:t>
      </w:r>
    </w:p>
    <w:p w14:paraId="6CD45A1B" w14:textId="6799842E" w:rsidR="00D60251" w:rsidRPr="004E3462" w:rsidRDefault="002E6C15" w:rsidP="004E3462">
      <w:pPr>
        <w:pStyle w:val="ListParagraph"/>
        <w:numPr>
          <w:ilvl w:val="0"/>
          <w:numId w:val="11"/>
        </w:numPr>
        <w:rPr>
          <w:color w:val="000000" w:themeColor="text1"/>
        </w:rPr>
      </w:pPr>
      <w:r w:rsidRPr="002E6C15">
        <w:rPr>
          <w:color w:val="000000" w:themeColor="text1"/>
          <w:highlight w:val="cyan"/>
        </w:rPr>
        <w:t>\n</w:t>
      </w:r>
      <w:r>
        <w:rPr>
          <w:color w:val="000000" w:themeColor="text1"/>
        </w:rPr>
        <w:t xml:space="preserve"> new line character</w:t>
      </w:r>
      <w:r w:rsidR="00DD693F" w:rsidRPr="004E3462">
        <w:rPr>
          <w:color w:val="77206D" w:themeColor="accent5" w:themeShade="BF"/>
        </w:rPr>
        <w:br/>
      </w:r>
    </w:p>
    <w:p w14:paraId="1212F1DB" w14:textId="009C29A5" w:rsidR="001250B4" w:rsidRDefault="001250B4" w:rsidP="00D60251">
      <w:pPr>
        <w:pStyle w:val="ListParagraph"/>
        <w:numPr>
          <w:ilvl w:val="0"/>
          <w:numId w:val="11"/>
        </w:numPr>
      </w:pPr>
      <w:r>
        <w:t xml:space="preserve">Use </w:t>
      </w:r>
      <w:r w:rsidRPr="00F63870">
        <w:rPr>
          <w:highlight w:val="cyan"/>
        </w:rPr>
        <w:t>alert(</w:t>
      </w:r>
      <w:r w:rsidR="00F63870" w:rsidRPr="00F63870">
        <w:rPr>
          <w:highlight w:val="cyan"/>
        </w:rPr>
        <w:t>);</w:t>
      </w:r>
      <w:r w:rsidR="00F63870">
        <w:t xml:space="preserve"> to make a pop up on your window</w:t>
      </w:r>
    </w:p>
    <w:p w14:paraId="45BBE2D6" w14:textId="0763C8A4" w:rsidR="008D6AA6" w:rsidRDefault="008D6AA6" w:rsidP="00D60251">
      <w:pPr>
        <w:pStyle w:val="ListParagraph"/>
        <w:numPr>
          <w:ilvl w:val="0"/>
          <w:numId w:val="11"/>
        </w:numPr>
      </w:pPr>
      <w:r>
        <w:t>Can add string together using +</w:t>
      </w:r>
      <w:r w:rsidR="003C4019">
        <w:t xml:space="preserve"> (concatenation)</w:t>
      </w:r>
    </w:p>
    <w:p w14:paraId="0C6AECB6" w14:textId="6FC0C44B" w:rsidR="00586404" w:rsidRDefault="00905AF3" w:rsidP="00D60251">
      <w:pPr>
        <w:pStyle w:val="ListParagraph"/>
        <w:numPr>
          <w:ilvl w:val="0"/>
          <w:numId w:val="11"/>
        </w:numPr>
      </w:pPr>
      <w:r>
        <w:t>s</w:t>
      </w:r>
      <w:r w:rsidR="00586404">
        <w:t>tring</w:t>
      </w:r>
      <w:r>
        <w:t xml:space="preserve"> + number = string</w:t>
      </w:r>
    </w:p>
    <w:p w14:paraId="397207C0" w14:textId="6BC2F8B2" w:rsidR="006B5CD6" w:rsidRPr="00B635E9" w:rsidRDefault="000B190E" w:rsidP="00B635E9">
      <w:pPr>
        <w:pStyle w:val="ListParagraph"/>
        <w:numPr>
          <w:ilvl w:val="0"/>
          <w:numId w:val="12"/>
        </w:numPr>
        <w:ind w:left="1800"/>
        <w:rPr>
          <w:color w:val="501549" w:themeColor="accent5" w:themeShade="80"/>
        </w:rPr>
      </w:pPr>
      <w:r>
        <w:t xml:space="preserve">Strings follow order of </w:t>
      </w:r>
      <w:r w:rsidR="00724A0D">
        <w:t xml:space="preserve">operation </w:t>
      </w:r>
      <w:r w:rsidR="00D90218">
        <w:t>left to write</w:t>
      </w:r>
      <w:r w:rsidR="006B5CD6">
        <w:br/>
      </w:r>
      <w:r w:rsidR="006B5CD6">
        <w:br/>
      </w:r>
      <w:r w:rsidR="006B5CD6" w:rsidRPr="00B635E9">
        <w:rPr>
          <w:color w:val="501549" w:themeColor="accent5" w:themeShade="80"/>
        </w:rPr>
        <w:t>'$' + 20.95 + 7.99</w:t>
      </w:r>
      <w:r w:rsidR="00EC5C7E" w:rsidRPr="00B635E9">
        <w:rPr>
          <w:color w:val="501549" w:themeColor="accent5" w:themeShade="80"/>
        </w:rPr>
        <w:t xml:space="preserve"> </w:t>
      </w:r>
    </w:p>
    <w:p w14:paraId="66A01F7F" w14:textId="2A0EBDDD" w:rsidR="006B5CD6" w:rsidRPr="006B5CD6" w:rsidRDefault="006B5CD6" w:rsidP="00B635E9">
      <w:pPr>
        <w:ind w:left="1080"/>
        <w:rPr>
          <w:color w:val="501549" w:themeColor="accent5" w:themeShade="80"/>
        </w:rPr>
      </w:pPr>
      <w:r w:rsidRPr="006B5CD6">
        <w:rPr>
          <w:color w:val="501549" w:themeColor="accent5" w:themeShade="80"/>
        </w:rPr>
        <w:t>'$20.957.99'</w:t>
      </w:r>
      <w:r w:rsidR="00EC5C7E">
        <w:rPr>
          <w:color w:val="501549" w:themeColor="accent5" w:themeShade="80"/>
        </w:rPr>
        <w:t xml:space="preserve"> </w:t>
      </w:r>
      <w:r w:rsidR="00EC5C7E" w:rsidRPr="00EC5C7E">
        <w:rPr>
          <w:color w:val="275317" w:themeColor="accent6" w:themeShade="80"/>
        </w:rPr>
        <w:t>(here it just put the 7.99 with the rest of the word because it is a string)</w:t>
      </w:r>
    </w:p>
    <w:p w14:paraId="27E547AB" w14:textId="442EDE5B" w:rsidR="006B5CD6" w:rsidRPr="006B5CD6" w:rsidRDefault="006B5CD6" w:rsidP="00B635E9">
      <w:pPr>
        <w:ind w:left="1080"/>
        <w:rPr>
          <w:color w:val="501549" w:themeColor="accent5" w:themeShade="80"/>
        </w:rPr>
      </w:pPr>
      <w:r w:rsidRPr="006B5CD6">
        <w:rPr>
          <w:color w:val="501549" w:themeColor="accent5" w:themeShade="80"/>
        </w:rPr>
        <w:t>'$' + (20.95 +7.99)</w:t>
      </w:r>
      <w:r w:rsidR="00EC5C7E">
        <w:rPr>
          <w:color w:val="501549" w:themeColor="accent5" w:themeShade="80"/>
        </w:rPr>
        <w:t xml:space="preserve"> </w:t>
      </w:r>
      <w:r w:rsidR="00EC5C7E" w:rsidRPr="00EC5C7E">
        <w:rPr>
          <w:color w:val="275317" w:themeColor="accent6" w:themeShade="80"/>
        </w:rPr>
        <w:t>(order of operation)</w:t>
      </w:r>
    </w:p>
    <w:p w14:paraId="21FB409E" w14:textId="77777777" w:rsidR="006B5CD6" w:rsidRPr="00E429D9" w:rsidRDefault="006B5CD6" w:rsidP="00B635E9">
      <w:pPr>
        <w:ind w:left="1080"/>
        <w:rPr>
          <w:color w:val="E97132" w:themeColor="accent2"/>
        </w:rPr>
      </w:pPr>
      <w:r w:rsidRPr="00E429D9">
        <w:rPr>
          <w:color w:val="E97132" w:themeColor="accent2"/>
        </w:rPr>
        <w:t>'$28.939999999999998'</w:t>
      </w:r>
    </w:p>
    <w:p w14:paraId="3EEAAA8A" w14:textId="442E23C4" w:rsidR="006B5CD6" w:rsidRPr="006B5CD6" w:rsidRDefault="006B5CD6" w:rsidP="00B635E9">
      <w:pPr>
        <w:ind w:left="1080"/>
        <w:rPr>
          <w:color w:val="501549" w:themeColor="accent5" w:themeShade="80"/>
        </w:rPr>
      </w:pPr>
      <w:r w:rsidRPr="006B5CD6">
        <w:rPr>
          <w:color w:val="501549" w:themeColor="accent5" w:themeShade="80"/>
        </w:rPr>
        <w:lastRenderedPageBreak/>
        <w:t>'$' + (2095 +799)/ 100</w:t>
      </w:r>
      <w:r w:rsidR="00EC5C7E">
        <w:rPr>
          <w:color w:val="501549" w:themeColor="accent5" w:themeShade="80"/>
        </w:rPr>
        <w:t xml:space="preserve"> </w:t>
      </w:r>
      <w:r w:rsidR="00EC5C7E" w:rsidRPr="00EC5C7E">
        <w:t>(</w:t>
      </w:r>
      <w:r w:rsidR="00EC5C7E" w:rsidRPr="00EC5C7E">
        <w:rPr>
          <w:color w:val="275317" w:themeColor="accent6" w:themeShade="80"/>
        </w:rPr>
        <w:t>float number inaccuracy)</w:t>
      </w:r>
    </w:p>
    <w:p w14:paraId="0FC26389" w14:textId="77566288" w:rsidR="000B190E" w:rsidRPr="00E429D9" w:rsidRDefault="006B5CD6" w:rsidP="00B635E9">
      <w:pPr>
        <w:ind w:left="1080"/>
        <w:rPr>
          <w:color w:val="E97132" w:themeColor="accent2"/>
        </w:rPr>
      </w:pPr>
      <w:r w:rsidRPr="00E429D9">
        <w:rPr>
          <w:color w:val="E97132" w:themeColor="accent2"/>
        </w:rPr>
        <w:t xml:space="preserve">'$28.94' </w:t>
      </w:r>
    </w:p>
    <w:p w14:paraId="37D8356A" w14:textId="11D5648B" w:rsidR="00187A46" w:rsidRDefault="00B02AC9" w:rsidP="00B02AC9">
      <w:pPr>
        <w:pStyle w:val="Heading2"/>
      </w:pPr>
      <w:r w:rsidRPr="00B02AC9">
        <w:t>Template strings</w:t>
      </w:r>
    </w:p>
    <w:p w14:paraId="4ED9353B" w14:textId="52AC775F" w:rsidR="00B02AC9" w:rsidRDefault="00B02AC9" w:rsidP="00B02AC9">
      <w:r>
        <w:t>`……`</w:t>
      </w:r>
    </w:p>
    <w:p w14:paraId="7F881AB8" w14:textId="5BA33BC7" w:rsidR="00B02AC9" w:rsidRPr="00B02AC9" w:rsidRDefault="00E95D95" w:rsidP="00B02AC9">
      <w:pPr>
        <w:pStyle w:val="ListParagraph"/>
        <w:numPr>
          <w:ilvl w:val="0"/>
          <w:numId w:val="11"/>
        </w:numPr>
      </w:pPr>
      <w:r>
        <w:t>Can do interpolation = insert value directly into a string</w:t>
      </w:r>
    </w:p>
    <w:p w14:paraId="10258CE8" w14:textId="501073F0" w:rsidR="00E429D9" w:rsidRPr="00E429D9" w:rsidRDefault="00E429D9" w:rsidP="00E429D9">
      <w:pPr>
        <w:pStyle w:val="ListParagraph"/>
        <w:rPr>
          <w:color w:val="77206D" w:themeColor="accent5" w:themeShade="BF"/>
        </w:rPr>
      </w:pPr>
      <w:r w:rsidRPr="00E429D9">
        <w:rPr>
          <w:color w:val="77206D" w:themeColor="accent5" w:themeShade="BF"/>
        </w:rPr>
        <w:t>`Item (${ 1 + 1}): $${(2095 + 799)/100}`</w:t>
      </w:r>
      <w:r w:rsidR="005043BB">
        <w:rPr>
          <w:color w:val="77206D" w:themeColor="accent5" w:themeShade="BF"/>
        </w:rPr>
        <w:t xml:space="preserve"> dollar </w:t>
      </w:r>
    </w:p>
    <w:p w14:paraId="2B8CFF2A" w14:textId="0B9B6944" w:rsidR="00586404" w:rsidRDefault="00E429D9" w:rsidP="00E429D9">
      <w:pPr>
        <w:pStyle w:val="ListParagraph"/>
        <w:rPr>
          <w:color w:val="E97132" w:themeColor="accent2"/>
        </w:rPr>
      </w:pPr>
      <w:r w:rsidRPr="00E429D9">
        <w:rPr>
          <w:color w:val="E97132" w:themeColor="accent2"/>
        </w:rPr>
        <w:t>'Item (2): $28.94'</w:t>
      </w:r>
    </w:p>
    <w:p w14:paraId="71A5F2BB" w14:textId="77777777" w:rsidR="005043BB" w:rsidRDefault="005043BB" w:rsidP="00E429D9">
      <w:pPr>
        <w:pStyle w:val="ListParagraph"/>
        <w:rPr>
          <w:color w:val="E97132" w:themeColor="accent2"/>
        </w:rPr>
      </w:pPr>
    </w:p>
    <w:p w14:paraId="591DAB23" w14:textId="5C487559" w:rsidR="005043BB" w:rsidRDefault="005043BB" w:rsidP="00E429D9">
      <w:pPr>
        <w:pStyle w:val="ListParagraph"/>
        <w:rPr>
          <w:color w:val="000000" w:themeColor="text1"/>
        </w:rPr>
      </w:pPr>
      <w:r w:rsidRPr="006F1CC4">
        <w:rPr>
          <w:color w:val="000000" w:themeColor="text1"/>
          <w:highlight w:val="cyan"/>
        </w:rPr>
        <w:t>${}</w:t>
      </w:r>
      <w:r w:rsidR="007130B4" w:rsidRPr="006F1CC4">
        <w:rPr>
          <w:color w:val="000000" w:themeColor="text1"/>
        </w:rPr>
        <w:t xml:space="preserve"> = insert value directly into stri</w:t>
      </w:r>
      <w:r w:rsidR="006F1CC4" w:rsidRPr="006F1CC4">
        <w:rPr>
          <w:color w:val="000000" w:themeColor="text1"/>
        </w:rPr>
        <w:t>ng</w:t>
      </w:r>
    </w:p>
    <w:p w14:paraId="76F58F23" w14:textId="30600AD4" w:rsidR="0049156B" w:rsidRPr="006F1CC4" w:rsidRDefault="00425422" w:rsidP="00425422">
      <w:pPr>
        <w:pStyle w:val="ListParagraph"/>
        <w:numPr>
          <w:ilvl w:val="0"/>
          <w:numId w:val="11"/>
        </w:numPr>
        <w:rPr>
          <w:color w:val="000000" w:themeColor="text1"/>
        </w:rPr>
      </w:pPr>
      <w:r>
        <w:rPr>
          <w:color w:val="000000" w:themeColor="text1"/>
        </w:rPr>
        <w:t>Multi line strings</w:t>
      </w:r>
      <w:r w:rsidR="006F68AB">
        <w:rPr>
          <w:color w:val="000000" w:themeColor="text1"/>
        </w:rPr>
        <w:t xml:space="preserve"> </w:t>
      </w:r>
    </w:p>
    <w:p w14:paraId="36AD8486" w14:textId="17B83B89" w:rsidR="00586404" w:rsidRDefault="00586404" w:rsidP="00586404">
      <w:pPr>
        <w:pStyle w:val="Heading2"/>
      </w:pPr>
      <w:r>
        <w:t>Auto type conversion</w:t>
      </w:r>
    </w:p>
    <w:p w14:paraId="05FEBAC9" w14:textId="76489114" w:rsidR="008A1BF1" w:rsidRDefault="008A1BF1" w:rsidP="00D60251">
      <w:pPr>
        <w:pStyle w:val="ListParagraph"/>
        <w:numPr>
          <w:ilvl w:val="0"/>
          <w:numId w:val="11"/>
        </w:numPr>
      </w:pPr>
      <w:r>
        <w:t xml:space="preserve">Can check whtat type a value is using </w:t>
      </w:r>
      <w:r w:rsidRPr="008A1BF1">
        <w:rPr>
          <w:highlight w:val="cyan"/>
        </w:rPr>
        <w:t>typeof</w:t>
      </w:r>
      <w:r>
        <w:t xml:space="preserve"> (</w:t>
      </w:r>
      <w:r w:rsidR="0065487F">
        <w:t>automatic type conversion)</w:t>
      </w:r>
      <w:r w:rsidR="00C00F11">
        <w:t xml:space="preserve"> </w:t>
      </w:r>
      <w:r w:rsidR="006B2F1C">
        <w:t>can be used to add signs to number in my example I was adding dolar signs to numbers</w:t>
      </w:r>
    </w:p>
    <w:p w14:paraId="692BBCA1" w14:textId="77777777" w:rsidR="00F253B8" w:rsidRDefault="00F253B8" w:rsidP="00F253B8">
      <w:pPr>
        <w:pStyle w:val="ListParagraph"/>
      </w:pPr>
    </w:p>
    <w:p w14:paraId="6782C9D6" w14:textId="0FA5BA12" w:rsidR="00F253B8" w:rsidRDefault="00F253B8" w:rsidP="00F253B8">
      <w:pPr>
        <w:pStyle w:val="Heading1"/>
      </w:pPr>
      <w:r>
        <w:t>HTML</w:t>
      </w:r>
    </w:p>
    <w:p w14:paraId="470884DA" w14:textId="4D25C405" w:rsidR="00AD5515" w:rsidRDefault="00AD5515" w:rsidP="00AD5515">
      <w:pPr>
        <w:pStyle w:val="ListParagraph"/>
        <w:numPr>
          <w:ilvl w:val="0"/>
          <w:numId w:val="11"/>
        </w:numPr>
      </w:pPr>
      <w:r>
        <w:t>Nesting element ins</w:t>
      </w:r>
      <w:r w:rsidR="00171C60">
        <w:t>ide of a element</w:t>
      </w:r>
    </w:p>
    <w:p w14:paraId="2101D377" w14:textId="77777777" w:rsidR="00171C60" w:rsidRPr="00171C60" w:rsidRDefault="00171C60" w:rsidP="00717288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p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171C6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paragraph of the text 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171C6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Hi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&lt;/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p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23C2DC3B" w14:textId="63ADEBAE" w:rsidR="00171C60" w:rsidRDefault="00A11086" w:rsidP="00717288">
      <w:pPr>
        <w:pStyle w:val="ListParagraph"/>
        <w:numPr>
          <w:ilvl w:val="0"/>
          <w:numId w:val="11"/>
        </w:numPr>
      </w:pPr>
      <w:r>
        <w:t>Multiple spaces are combined into 1 space on webpage</w:t>
      </w:r>
    </w:p>
    <w:p w14:paraId="41F3F7C9" w14:textId="178988EB" w:rsidR="00A11086" w:rsidRDefault="00A11086" w:rsidP="00717288">
      <w:pPr>
        <w:pStyle w:val="ListParagraph"/>
        <w:numPr>
          <w:ilvl w:val="0"/>
          <w:numId w:val="11"/>
        </w:numPr>
      </w:pPr>
      <w:r>
        <w:t>New lines count as s</w:t>
      </w:r>
      <w:r w:rsidR="000B72B6">
        <w:t>paces</w:t>
      </w:r>
    </w:p>
    <w:p w14:paraId="171D3517" w14:textId="4B3FB0F6" w:rsidR="00A5075F" w:rsidRDefault="00A5075F" w:rsidP="00A5075F">
      <w:pPr>
        <w:pStyle w:val="Heading2"/>
      </w:pPr>
      <w:r>
        <w:t>HTML</w:t>
      </w:r>
      <w:r>
        <w:t xml:space="preserve"> Attributes</w:t>
      </w:r>
    </w:p>
    <w:p w14:paraId="34891FB8" w14:textId="568A755E" w:rsidR="00A5075F" w:rsidRDefault="00A5075F" w:rsidP="00A5075F">
      <w:pPr>
        <w:pStyle w:val="ListParagraph"/>
        <w:numPr>
          <w:ilvl w:val="0"/>
          <w:numId w:val="15"/>
        </w:numPr>
      </w:pPr>
      <w:r>
        <w:t>Attributes change the behavior of an element</w:t>
      </w:r>
    </w:p>
    <w:p w14:paraId="00A131C5" w14:textId="77777777" w:rsidR="006668B4" w:rsidRPr="006668B4" w:rsidRDefault="006668B4" w:rsidP="006668B4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6668B4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6668B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6668B4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title</w:t>
      </w:r>
      <w:r w:rsidRPr="006668B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6668B4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 tooltip"</w:t>
      </w: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6668B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hello</w:t>
      </w: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6668B4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11AA769B" w14:textId="24459F5B" w:rsidR="002D70E8" w:rsidRDefault="006668B4" w:rsidP="006668B4">
      <w:pPr>
        <w:pStyle w:val="ListParagraph"/>
        <w:numPr>
          <w:ilvl w:val="0"/>
          <w:numId w:val="15"/>
        </w:numPr>
      </w:pPr>
      <w:r>
        <w:t xml:space="preserve">In this line of code </w:t>
      </w:r>
      <w:r w:rsidR="0061466C">
        <w:t>if you  hover over the button element you will a small pop that displays the words in the double quotes</w:t>
      </w:r>
    </w:p>
    <w:p w14:paraId="09E57CD0" w14:textId="17D0E228" w:rsidR="004E5889" w:rsidRDefault="00E9010D" w:rsidP="00E9010D">
      <w:pPr>
        <w:pStyle w:val="ListParagraph"/>
        <w:numPr>
          <w:ilvl w:val="0"/>
          <w:numId w:val="15"/>
        </w:numPr>
      </w:pPr>
      <w:r>
        <w:t>Al</w:t>
      </w:r>
      <w:r w:rsidR="00C84BFD">
        <w:t xml:space="preserve">ways out on the opening tag </w:t>
      </w:r>
    </w:p>
    <w:p w14:paraId="41F9598D" w14:textId="330C6430" w:rsidR="00C84BFD" w:rsidRDefault="00C84BFD" w:rsidP="00E9010D">
      <w:pPr>
        <w:pStyle w:val="ListParagraph"/>
        <w:numPr>
          <w:ilvl w:val="0"/>
          <w:numId w:val="15"/>
        </w:numPr>
      </w:pPr>
      <w:r>
        <w:t xml:space="preserve">The </w:t>
      </w:r>
      <w:r w:rsidR="00E31637" w:rsidRPr="00E31637">
        <w:rPr>
          <w:highlight w:val="cyan"/>
        </w:rPr>
        <w:t>title</w:t>
      </w:r>
      <w:r w:rsidR="00E31637">
        <w:t xml:space="preserve"> is the attribute name </w:t>
      </w:r>
      <w:r w:rsidR="002C5DDC">
        <w:t xml:space="preserve">tells what we changing of the </w:t>
      </w:r>
      <w:r w:rsidR="00D41571">
        <w:t>element.</w:t>
      </w:r>
    </w:p>
    <w:p w14:paraId="6052B428" w14:textId="77777777" w:rsidR="00D80051" w:rsidRDefault="00D80051" w:rsidP="00D80051">
      <w:pPr>
        <w:pStyle w:val="ListParagraph"/>
      </w:pPr>
    </w:p>
    <w:p w14:paraId="07F8EEAC" w14:textId="77777777" w:rsidR="000E1B10" w:rsidRPr="000E1B10" w:rsidRDefault="000E1B10" w:rsidP="000E1B10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0E1B1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0E1B1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title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=  </w:t>
      </w:r>
      <w:r w:rsidRPr="000E1B10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 good job"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0E1B1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class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0E1B10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 red-button"</w:t>
      </w: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hello</w:t>
      </w: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0E1B1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4EC02991" w14:textId="7C36CD7E" w:rsidR="00D80051" w:rsidRDefault="00BC2FED" w:rsidP="009C2BF7">
      <w:pPr>
        <w:pStyle w:val="ListParagraph"/>
        <w:numPr>
          <w:ilvl w:val="0"/>
          <w:numId w:val="15"/>
        </w:numPr>
      </w:pPr>
      <w:r w:rsidRPr="00BC2FED">
        <w:rPr>
          <w:highlight w:val="cyan"/>
        </w:rPr>
        <w:t>class</w:t>
      </w:r>
      <w:r>
        <w:t xml:space="preserve"> attribute = adds a lable to an element</w:t>
      </w:r>
    </w:p>
    <w:p w14:paraId="31F6C37E" w14:textId="06D6C8AD" w:rsidR="005F4BAC" w:rsidRDefault="00506314" w:rsidP="009C2BF7">
      <w:pPr>
        <w:pStyle w:val="ListParagraph"/>
        <w:numPr>
          <w:ilvl w:val="0"/>
          <w:numId w:val="15"/>
        </w:numPr>
      </w:pPr>
      <w:r>
        <w:t>html tag contains the entire webpage.</w:t>
      </w:r>
    </w:p>
    <w:p w14:paraId="25499A4B" w14:textId="4B00AF89" w:rsidR="0003312C" w:rsidRDefault="00FF09CB" w:rsidP="009C2BF7">
      <w:pPr>
        <w:pStyle w:val="ListParagraph"/>
        <w:numPr>
          <w:ilvl w:val="0"/>
          <w:numId w:val="15"/>
        </w:numPr>
      </w:pPr>
      <w:r>
        <w:t>Head tag  contains information about the page</w:t>
      </w:r>
      <w:r w:rsidR="00795B79">
        <w:t xml:space="preserve"> and everything that is not visible on the web</w:t>
      </w:r>
      <w:r w:rsidR="005560D9">
        <w:t>page.</w:t>
      </w:r>
    </w:p>
    <w:p w14:paraId="3A0F43C8" w14:textId="77777777" w:rsidR="0038658A" w:rsidRDefault="0038658A" w:rsidP="0038658A"/>
    <w:p w14:paraId="56149A66" w14:textId="77777777" w:rsidR="0038658A" w:rsidRDefault="0038658A" w:rsidP="0038658A"/>
    <w:p w14:paraId="2CD768BB" w14:textId="77777777" w:rsidR="0038658A" w:rsidRPr="0038658A" w:rsidRDefault="0038658A" w:rsidP="0038658A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8658A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lastRenderedPageBreak/>
        <w:t>onclick</w:t>
      </w:r>
      <w:r w:rsidRPr="0038658A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38658A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"</w:t>
      </w:r>
    </w:p>
    <w:p w14:paraId="56D8FE41" w14:textId="61C3F86C" w:rsidR="0038658A" w:rsidRDefault="00CB5FC4" w:rsidP="00CB5FC4">
      <w:pPr>
        <w:pStyle w:val="ListParagraph"/>
        <w:numPr>
          <w:ilvl w:val="0"/>
          <w:numId w:val="15"/>
        </w:numPr>
      </w:pPr>
      <w:r>
        <w:t xml:space="preserve">This code will run Javascript code when ever </w:t>
      </w:r>
      <w:r w:rsidR="00D05004">
        <w:t>it is clicked</w:t>
      </w:r>
    </w:p>
    <w:p w14:paraId="5DAF5FD9" w14:textId="2B55BCA2" w:rsidR="000714BF" w:rsidRDefault="000714BF" w:rsidP="000714BF">
      <w:pPr>
        <w:pStyle w:val="Heading1"/>
      </w:pPr>
      <w:r>
        <w:t>CSS</w:t>
      </w:r>
    </w:p>
    <w:p w14:paraId="3AA7FE74" w14:textId="57686A70" w:rsidR="003B35C9" w:rsidRDefault="005F1809" w:rsidP="003B35C9">
      <w:pPr>
        <w:pStyle w:val="ListParagraph"/>
        <w:numPr>
          <w:ilvl w:val="0"/>
          <w:numId w:val="11"/>
        </w:numPr>
      </w:pPr>
      <w:r>
        <w:t>Uses a style tag</w:t>
      </w:r>
      <w:r w:rsidR="00C6146A">
        <w:t xml:space="preserve"> to write CSS inside</w:t>
      </w:r>
    </w:p>
    <w:p w14:paraId="5D4918B8" w14:textId="27F4A34E" w:rsidR="003B35C9" w:rsidRPr="003B35C9" w:rsidRDefault="003B35C9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</w:t>
      </w:r>
      <w:r w:rsidRPr="003B35C9">
        <w:rPr>
          <w:rFonts w:ascii="Consolas" w:eastAsia="Times New Roman" w:hAnsi="Consolas" w:cs="Times New Roman"/>
          <w:color w:val="D7BA7D"/>
          <w:kern w:val="0"/>
          <w:sz w:val="21"/>
          <w:szCs w:val="21"/>
          <w14:ligatures w14:val="none"/>
        </w:rPr>
        <w:t>button</w:t>
      </w:r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{</w:t>
      </w:r>
    </w:p>
    <w:p w14:paraId="58462F65" w14:textId="44D5091C" w:rsidR="003B35C9" w:rsidRPr="003B35C9" w:rsidRDefault="003B35C9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    </w:t>
      </w:r>
      <w:r w:rsidRPr="003B35C9">
        <w:rPr>
          <w:rFonts w:ascii="Consolas" w:eastAsia="Times New Roman" w:hAnsi="Consolas" w:cs="Times New Roman"/>
          <w:color w:val="D86DCB" w:themeColor="accent5" w:themeTint="99"/>
          <w:kern w:val="0"/>
          <w:sz w:val="21"/>
          <w:szCs w:val="21"/>
          <w14:ligatures w14:val="none"/>
        </w:rPr>
        <w:t xml:space="preserve">background-color: </w:t>
      </w:r>
      <w:r w:rsidRPr="003B35C9">
        <w:rPr>
          <w:rFonts w:ascii="Consolas" w:eastAsia="Times New Roman" w:hAnsi="Consolas" w:cs="Times New Roman"/>
          <w:color w:val="47D459" w:themeColor="accent3" w:themeTint="99"/>
          <w:kern w:val="0"/>
          <w:sz w:val="21"/>
          <w:szCs w:val="21"/>
          <w14:ligatures w14:val="none"/>
        </w:rPr>
        <w:t>blueviolet</w:t>
      </w:r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r w:rsidR="00A20B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</w:p>
    <w:p w14:paraId="17952CC1" w14:textId="503E517A" w:rsidR="003B35C9" w:rsidRPr="003B35C9" w:rsidRDefault="00E4477B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67456" behindDoc="0" locked="0" layoutInCell="1" allowOverlap="1" wp14:anchorId="7BF75956" wp14:editId="681F66FB">
                <wp:simplePos x="0" y="0"/>
                <wp:positionH relativeFrom="column">
                  <wp:posOffset>-355740</wp:posOffset>
                </wp:positionH>
                <wp:positionV relativeFrom="paragraph">
                  <wp:posOffset>-259055</wp:posOffset>
                </wp:positionV>
                <wp:extent cx="593280" cy="997920"/>
                <wp:effectExtent l="38100" t="57150" r="54610" b="50165"/>
                <wp:wrapNone/>
                <wp:docPr id="506804952" name="Ink 18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9">
                      <w14:nvContentPartPr>
                        <w14:cNvContentPartPr/>
                      </w14:nvContentPartPr>
                      <w14:xfrm>
                        <a:off x="0" y="0"/>
                        <a:ext cx="593280" cy="997920"/>
                      </w14:xfrm>
                    </w14:contentPart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B5ECF33"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Ink 18" o:spid="_x0000_s1026" type="#_x0000_t75" style="position:absolute;margin-left:-28.7pt;margin-top:-21.1pt;width:48.1pt;height:80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">
                <v:imagedata r:id="rId10" o:title=""/>
              </v:shape>
            </w:pict>
          </mc:Fallback>
        </mc:AlternateConten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    </w:t>
      </w:r>
      <w:r w:rsidR="003B35C9" w:rsidRPr="003B35C9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color</w: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: </w:t>
      </w:r>
      <w:r w:rsidR="003B35C9" w:rsidRPr="003B35C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aliceblue</w: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</w:p>
    <w:p w14:paraId="50E2B3A4" w14:textId="4C1F8E7F" w:rsidR="003B35C9" w:rsidRPr="003B35C9" w:rsidRDefault="004B291A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63360" behindDoc="0" locked="0" layoutInCell="1" allowOverlap="1" wp14:anchorId="0D478EB5" wp14:editId="131C3B6E">
                <wp:simplePos x="0" y="0"/>
                <wp:positionH relativeFrom="column">
                  <wp:posOffset>-7450</wp:posOffset>
                </wp:positionH>
                <wp:positionV relativeFrom="paragraph">
                  <wp:posOffset>687645</wp:posOffset>
                </wp:positionV>
                <wp:extent cx="360" cy="360"/>
                <wp:effectExtent l="57150" t="38100" r="57150" b="57150"/>
                <wp:wrapNone/>
                <wp:docPr id="571967813" name="Ink 6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1">
                      <w14:nvContentPartPr>
                        <w14:cNvContentPartPr/>
                      </w14:nvContentPartPr>
                      <w14:xfrm>
                        <a:off x="0" y="0"/>
                        <a:ext cx="360" cy="360"/>
                      </w14:xfrm>
                    </w14:contentPart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E82FBCC" id="Ink 6" o:spid="_x0000_s1026" type="#_x0000_t75" style="position:absolute;margin-left:-1.3pt;margin-top:53.45pt;width:1.45pt;height:1.4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">
                <v:imagedata r:id="rId12" o:title=""/>
              </v:shape>
            </w:pict>
          </mc:Fallback>
        </mc:AlternateConten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    </w:t>
      </w:r>
      <w:r w:rsidR="003B35C9" w:rsidRPr="003B35C9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border</w: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: </w:t>
      </w:r>
      <w:r w:rsidR="003B35C9" w:rsidRPr="003B35C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none</w: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</w:p>
    <w:p w14:paraId="24127804" w14:textId="66D29D30" w:rsidR="003B35C9" w:rsidRPr="003B35C9" w:rsidRDefault="00E4477B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73600" behindDoc="0" locked="0" layoutInCell="1" allowOverlap="1" wp14:anchorId="76603D98" wp14:editId="0CF3F2D2">
                <wp:simplePos x="0" y="0"/>
                <wp:positionH relativeFrom="column">
                  <wp:posOffset>2849245</wp:posOffset>
                </wp:positionH>
                <wp:positionV relativeFrom="paragraph">
                  <wp:posOffset>-391795</wp:posOffset>
                </wp:positionV>
                <wp:extent cx="988320" cy="967825"/>
                <wp:effectExtent l="57150" t="57150" r="40640" b="41910"/>
                <wp:wrapNone/>
                <wp:docPr id="1252074771" name="Ink 24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3">
                      <w14:nvContentPartPr>
                        <w14:cNvContentPartPr/>
                      </w14:nvContentPartPr>
                      <w14:xfrm>
                        <a:off x="0" y="0"/>
                        <a:ext cx="988320" cy="967825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06A79470" id="Ink 24" o:spid="_x0000_s1026" type="#_x0000_t75" style="position:absolute;margin-left:223.65pt;margin-top:-31.55pt;width:79.2pt;height:77.6pt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">
                <v:imagedata r:id="rId14" o:title=""/>
              </v:shape>
            </w:pict>
          </mc:Fallback>
        </mc:AlternateContent>
      </w: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70528" behindDoc="0" locked="0" layoutInCell="1" allowOverlap="1" wp14:anchorId="58EE4CDA" wp14:editId="65ED5444">
                <wp:simplePos x="0" y="0"/>
                <wp:positionH relativeFrom="column">
                  <wp:posOffset>-61595</wp:posOffset>
                </wp:positionH>
                <wp:positionV relativeFrom="paragraph">
                  <wp:posOffset>-452755</wp:posOffset>
                </wp:positionV>
                <wp:extent cx="603250" cy="1068325"/>
                <wp:effectExtent l="57150" t="38100" r="44450" b="55880"/>
                <wp:wrapNone/>
                <wp:docPr id="1301661412" name="Ink 21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5">
                      <w14:nvContentPartPr>
                        <w14:cNvContentPartPr/>
                      </w14:nvContentPartPr>
                      <w14:xfrm>
                        <a:off x="0" y="0"/>
                        <a:ext cx="603250" cy="1068325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6159E114" id="Ink 21" o:spid="_x0000_s1026" type="#_x0000_t75" style="position:absolute;margin-left:-5.55pt;margin-top:-36.35pt;width:48.9pt;height:85.5pt;z-index:251670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">
                <v:imagedata r:id="rId16" o:title=""/>
              </v:shape>
            </w:pict>
          </mc:Fallback>
        </mc:AlternateConten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   }</w:t>
      </w:r>
    </w:p>
    <w:p w14:paraId="274CB78E" w14:textId="6F0AC536" w:rsidR="003B35C9" w:rsidRDefault="001643A6" w:rsidP="001643A6">
      <w:pPr>
        <w:pStyle w:val="ListParagraph"/>
        <w:numPr>
          <w:ilvl w:val="0"/>
          <w:numId w:val="11"/>
        </w:numPr>
      </w:pPr>
      <w:r>
        <w:t xml:space="preserve">This a </w:t>
      </w:r>
      <w:r w:rsidR="00E4477B">
        <w:t>HTML element which we want to change.</w:t>
      </w:r>
    </w:p>
    <w:p w14:paraId="0D680667" w14:textId="43D42C87" w:rsidR="00B255B5" w:rsidRDefault="0023554C" w:rsidP="004B291A">
      <w:pPr>
        <w:pStyle w:val="ListParagraph"/>
        <w:numPr>
          <w:ilvl w:val="0"/>
          <w:numId w:val="11"/>
        </w:numPr>
      </w:pPr>
      <w:r>
        <w:t>Left side is called the</w:t>
      </w:r>
      <w:r w:rsidR="004B291A">
        <w:t xml:space="preserve"> CSS property</w:t>
      </w:r>
    </w:p>
    <w:p w14:paraId="045C463B" w14:textId="77777777" w:rsidR="000F4312" w:rsidRDefault="00E4477B" w:rsidP="004B291A">
      <w:pPr>
        <w:pStyle w:val="ListParagraph"/>
        <w:numPr>
          <w:ilvl w:val="0"/>
          <w:numId w:val="11"/>
        </w:numPr>
      </w:pPr>
      <w:r>
        <w:rPr>
          <w:noProof/>
        </w:rPr>
        <mc:AlternateContent>
          <mc:Choice Requires="wpi">
            <w:drawing>
              <wp:anchor distT="0" distB="0" distL="114300" distR="114300" simplePos="0" relativeHeight="251674624" behindDoc="0" locked="0" layoutInCell="1" allowOverlap="1" wp14:anchorId="130D7737" wp14:editId="583F1563">
                <wp:simplePos x="0" y="0"/>
                <wp:positionH relativeFrom="column">
                  <wp:posOffset>60780</wp:posOffset>
                </wp:positionH>
                <wp:positionV relativeFrom="paragraph">
                  <wp:posOffset>1155460</wp:posOffset>
                </wp:positionV>
                <wp:extent cx="360" cy="360"/>
                <wp:effectExtent l="57150" t="38100" r="57150" b="57150"/>
                <wp:wrapNone/>
                <wp:docPr id="1100341511" name="Ink 25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7">
                      <w14:nvContentPartPr>
                        <w14:cNvContentPartPr/>
                      </w14:nvContentPartPr>
                      <w14:xfrm>
                        <a:off x="0" y="0"/>
                        <a:ext cx="360" cy="36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3B112C99" id="Ink 25" o:spid="_x0000_s1026" type="#_x0000_t75" style="position:absolute;margin-left:4.1pt;margin-top:90.3pt;width:1.45pt;height:1.45pt;z-index:251674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">
                <v:imagedata r:id="rId18" o:title=""/>
              </v:shape>
            </w:pict>
          </mc:Fallback>
        </mc:AlternateContent>
      </w:r>
      <w:r w:rsidR="00B255B5">
        <w:t>This is calle</w:t>
      </w:r>
      <w:r w:rsidR="00EA020F">
        <w:t>d  a css value it tells the computer what we are changing the property too</w:t>
      </w:r>
    </w:p>
    <w:p w14:paraId="2A8A0BE8" w14:textId="77777777" w:rsidR="000F4312" w:rsidRDefault="000F4312" w:rsidP="000F4312"/>
    <w:p w14:paraId="0F7AFFBF" w14:textId="240C755D" w:rsidR="000714BF" w:rsidRPr="000714BF" w:rsidRDefault="005F1809" w:rsidP="00A5075F">
      <w:pPr>
        <w:pStyle w:val="ListParagraph"/>
      </w:pPr>
      <w:r>
        <w:br/>
      </w:r>
      <w:r>
        <w:br/>
      </w:r>
    </w:p>
    <w:p w14:paraId="360464D4" w14:textId="40524217" w:rsidR="00B431FF" w:rsidRDefault="00B431FF" w:rsidP="00004447">
      <w:pPr>
        <w:pStyle w:val="Heading1"/>
      </w:pPr>
      <w:r>
        <w:t>REFERENCE LIST</w:t>
      </w:r>
    </w:p>
    <w:p w14:paraId="02B4D919" w14:textId="77777777" w:rsidR="00593280" w:rsidRPr="00593280" w:rsidRDefault="00593280" w:rsidP="00593280">
      <w:pPr>
        <w:pStyle w:val="Bibliography"/>
        <w:rPr>
          <w:rFonts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593280">
        <w:rPr>
          <w:rFonts w:cs="Times New Roman"/>
        </w:rPr>
        <w:t>[1]</w:t>
      </w:r>
      <w:r w:rsidRPr="00593280">
        <w:rPr>
          <w:rFonts w:cs="Times New Roman"/>
        </w:rPr>
        <w:tab/>
        <w:t>‘Learn JavaScript | Codecademy’. Accessed: Jun. 25, 2024. [Online]. Available: https://www.codecademy.com/enrolled/courses/introduction-to-javascript</w:t>
      </w:r>
    </w:p>
    <w:p w14:paraId="2B70C7A7" w14:textId="5B9E9721" w:rsidR="00573646" w:rsidRPr="00573646" w:rsidRDefault="00593280" w:rsidP="00573646">
      <w:r>
        <w:fldChar w:fldCharType="end"/>
      </w:r>
    </w:p>
    <w:p w14:paraId="5CEA4EF5" w14:textId="77777777" w:rsidR="00573646" w:rsidRDefault="00573646" w:rsidP="00573646"/>
    <w:p w14:paraId="7A0D3346" w14:textId="76956B58" w:rsidR="00573646" w:rsidRPr="00573646" w:rsidRDefault="00573646" w:rsidP="00A075A4">
      <w:pPr>
        <w:pStyle w:val="Heading1"/>
      </w:pPr>
    </w:p>
    <w:sectPr w:rsidR="00573646" w:rsidRPr="00573646" w:rsidSect="003E2B81">
      <w:pgSz w:w="12240" w:h="15840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Ubuntu Mono">
    <w:charset w:val="00"/>
    <w:family w:val="modern"/>
    <w:pitch w:val="fixed"/>
    <w:sig w:usb0="E00002FF" w:usb1="5000205B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5606F9E"/>
    <w:multiLevelType w:val="hybridMultilevel"/>
    <w:tmpl w:val="EB300D3A"/>
    <w:lvl w:ilvl="0" w:tplc="883E2E5C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5E6937"/>
    <w:multiLevelType w:val="hybridMultilevel"/>
    <w:tmpl w:val="67A0F044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B5F5EC3"/>
    <w:multiLevelType w:val="hybridMultilevel"/>
    <w:tmpl w:val="4E8E30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CC4F88"/>
    <w:multiLevelType w:val="hybridMultilevel"/>
    <w:tmpl w:val="D25481F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18E0738A"/>
    <w:multiLevelType w:val="multilevel"/>
    <w:tmpl w:val="6FF215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2A65169E"/>
    <w:multiLevelType w:val="multilevel"/>
    <w:tmpl w:val="CED2FD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3BC81EE3"/>
    <w:multiLevelType w:val="hybridMultilevel"/>
    <w:tmpl w:val="21A89B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012234F"/>
    <w:multiLevelType w:val="hybridMultilevel"/>
    <w:tmpl w:val="AE2A16D2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9061F9B"/>
    <w:multiLevelType w:val="multilevel"/>
    <w:tmpl w:val="B4DAC716"/>
    <w:lvl w:ilvl="0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9" w15:restartNumberingAfterBreak="0">
    <w:nsid w:val="4BE02620"/>
    <w:multiLevelType w:val="multilevel"/>
    <w:tmpl w:val="A8BEF6E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0" w15:restartNumberingAfterBreak="0">
    <w:nsid w:val="51254E3B"/>
    <w:multiLevelType w:val="hybridMultilevel"/>
    <w:tmpl w:val="D06E9484"/>
    <w:lvl w:ilvl="0" w:tplc="0409000B">
      <w:start w:val="1"/>
      <w:numFmt w:val="bullet"/>
      <w:lvlText w:val="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" w15:restartNumberingAfterBreak="0">
    <w:nsid w:val="55B414CE"/>
    <w:multiLevelType w:val="multilevel"/>
    <w:tmpl w:val="B4DAC716"/>
    <w:lvl w:ilvl="0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2" w15:restartNumberingAfterBreak="0">
    <w:nsid w:val="573D1A41"/>
    <w:multiLevelType w:val="multilevel"/>
    <w:tmpl w:val="A8BEF6E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3" w15:restartNumberingAfterBreak="0">
    <w:nsid w:val="66533853"/>
    <w:multiLevelType w:val="hybridMultilevel"/>
    <w:tmpl w:val="03B46B4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D824A78"/>
    <w:multiLevelType w:val="hybridMultilevel"/>
    <w:tmpl w:val="4948CE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09650916">
    <w:abstractNumId w:val="9"/>
  </w:num>
  <w:num w:numId="2" w16cid:durableId="294258032">
    <w:abstractNumId w:val="0"/>
  </w:num>
  <w:num w:numId="3" w16cid:durableId="1120029620">
    <w:abstractNumId w:val="1"/>
  </w:num>
  <w:num w:numId="4" w16cid:durableId="843858357">
    <w:abstractNumId w:val="5"/>
  </w:num>
  <w:num w:numId="5" w16cid:durableId="471875610">
    <w:abstractNumId w:val="13"/>
  </w:num>
  <w:num w:numId="6" w16cid:durableId="710618176">
    <w:abstractNumId w:val="7"/>
  </w:num>
  <w:num w:numId="7" w16cid:durableId="1935048119">
    <w:abstractNumId w:val="4"/>
  </w:num>
  <w:num w:numId="8" w16cid:durableId="1038581710">
    <w:abstractNumId w:val="8"/>
  </w:num>
  <w:num w:numId="9" w16cid:durableId="948896135">
    <w:abstractNumId w:val="11"/>
  </w:num>
  <w:num w:numId="10" w16cid:durableId="41056819">
    <w:abstractNumId w:val="12"/>
  </w:num>
  <w:num w:numId="11" w16cid:durableId="506411473">
    <w:abstractNumId w:val="6"/>
  </w:num>
  <w:num w:numId="12" w16cid:durableId="1817837606">
    <w:abstractNumId w:val="10"/>
  </w:num>
  <w:num w:numId="13" w16cid:durableId="468867471">
    <w:abstractNumId w:val="2"/>
  </w:num>
  <w:num w:numId="14" w16cid:durableId="744957817">
    <w:abstractNumId w:val="3"/>
  </w:num>
  <w:num w:numId="15" w16cid:durableId="615138648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E2B81"/>
    <w:rsid w:val="00004447"/>
    <w:rsid w:val="0003312C"/>
    <w:rsid w:val="00041CB7"/>
    <w:rsid w:val="00057313"/>
    <w:rsid w:val="000714BF"/>
    <w:rsid w:val="00074727"/>
    <w:rsid w:val="000B190E"/>
    <w:rsid w:val="000B72B6"/>
    <w:rsid w:val="000E1B10"/>
    <w:rsid w:val="000F4312"/>
    <w:rsid w:val="0010657E"/>
    <w:rsid w:val="00117494"/>
    <w:rsid w:val="001250B4"/>
    <w:rsid w:val="00136780"/>
    <w:rsid w:val="001643A6"/>
    <w:rsid w:val="00164CBF"/>
    <w:rsid w:val="00171C60"/>
    <w:rsid w:val="00173A8B"/>
    <w:rsid w:val="00187A46"/>
    <w:rsid w:val="001B7AC5"/>
    <w:rsid w:val="001E087E"/>
    <w:rsid w:val="0023554C"/>
    <w:rsid w:val="00264FCF"/>
    <w:rsid w:val="0028761B"/>
    <w:rsid w:val="002949A6"/>
    <w:rsid w:val="002C5DDC"/>
    <w:rsid w:val="002D70E8"/>
    <w:rsid w:val="002E6C15"/>
    <w:rsid w:val="00300EAE"/>
    <w:rsid w:val="00312765"/>
    <w:rsid w:val="00327D42"/>
    <w:rsid w:val="003541A7"/>
    <w:rsid w:val="0038658A"/>
    <w:rsid w:val="003918D7"/>
    <w:rsid w:val="003A34BD"/>
    <w:rsid w:val="003B35C9"/>
    <w:rsid w:val="003C4019"/>
    <w:rsid w:val="003C6A37"/>
    <w:rsid w:val="003E2B81"/>
    <w:rsid w:val="00425422"/>
    <w:rsid w:val="004375CE"/>
    <w:rsid w:val="004420E7"/>
    <w:rsid w:val="0049156B"/>
    <w:rsid w:val="004B291A"/>
    <w:rsid w:val="004B308D"/>
    <w:rsid w:val="004E2E1E"/>
    <w:rsid w:val="004E3462"/>
    <w:rsid w:val="004E3E4B"/>
    <w:rsid w:val="004E5889"/>
    <w:rsid w:val="005043BB"/>
    <w:rsid w:val="00505041"/>
    <w:rsid w:val="00506314"/>
    <w:rsid w:val="00542674"/>
    <w:rsid w:val="005560D9"/>
    <w:rsid w:val="00573646"/>
    <w:rsid w:val="00585446"/>
    <w:rsid w:val="00586404"/>
    <w:rsid w:val="00593280"/>
    <w:rsid w:val="0059675F"/>
    <w:rsid w:val="005D07DF"/>
    <w:rsid w:val="005F1809"/>
    <w:rsid w:val="005F4BAC"/>
    <w:rsid w:val="0061466C"/>
    <w:rsid w:val="0065487F"/>
    <w:rsid w:val="006668B4"/>
    <w:rsid w:val="006B2F1C"/>
    <w:rsid w:val="006B35C1"/>
    <w:rsid w:val="006B5CD6"/>
    <w:rsid w:val="006D67E4"/>
    <w:rsid w:val="006F1CC4"/>
    <w:rsid w:val="006F2646"/>
    <w:rsid w:val="006F3351"/>
    <w:rsid w:val="006F68AB"/>
    <w:rsid w:val="00705BD6"/>
    <w:rsid w:val="007130B4"/>
    <w:rsid w:val="00717288"/>
    <w:rsid w:val="00724A0D"/>
    <w:rsid w:val="0073430A"/>
    <w:rsid w:val="00741883"/>
    <w:rsid w:val="00745841"/>
    <w:rsid w:val="00795B79"/>
    <w:rsid w:val="007C4606"/>
    <w:rsid w:val="00845014"/>
    <w:rsid w:val="00875DE2"/>
    <w:rsid w:val="00894523"/>
    <w:rsid w:val="008A1BF1"/>
    <w:rsid w:val="008B7014"/>
    <w:rsid w:val="008D6AA6"/>
    <w:rsid w:val="00905AF3"/>
    <w:rsid w:val="00922D4C"/>
    <w:rsid w:val="00977C08"/>
    <w:rsid w:val="009926FC"/>
    <w:rsid w:val="009C2BF7"/>
    <w:rsid w:val="009D25B0"/>
    <w:rsid w:val="00A075A4"/>
    <w:rsid w:val="00A11086"/>
    <w:rsid w:val="00A20BA1"/>
    <w:rsid w:val="00A23BE6"/>
    <w:rsid w:val="00A31A78"/>
    <w:rsid w:val="00A31CCB"/>
    <w:rsid w:val="00A5075F"/>
    <w:rsid w:val="00A77B57"/>
    <w:rsid w:val="00A817C2"/>
    <w:rsid w:val="00AA1527"/>
    <w:rsid w:val="00AD5515"/>
    <w:rsid w:val="00B02AC9"/>
    <w:rsid w:val="00B255B5"/>
    <w:rsid w:val="00B431FF"/>
    <w:rsid w:val="00B5444A"/>
    <w:rsid w:val="00B635E9"/>
    <w:rsid w:val="00BC2FED"/>
    <w:rsid w:val="00BF3188"/>
    <w:rsid w:val="00C00F11"/>
    <w:rsid w:val="00C27C28"/>
    <w:rsid w:val="00C6146A"/>
    <w:rsid w:val="00C84BFD"/>
    <w:rsid w:val="00CB488A"/>
    <w:rsid w:val="00CB5FC4"/>
    <w:rsid w:val="00CF54ED"/>
    <w:rsid w:val="00D05004"/>
    <w:rsid w:val="00D11BCC"/>
    <w:rsid w:val="00D41571"/>
    <w:rsid w:val="00D60251"/>
    <w:rsid w:val="00D80051"/>
    <w:rsid w:val="00D90218"/>
    <w:rsid w:val="00D943DB"/>
    <w:rsid w:val="00DD693F"/>
    <w:rsid w:val="00DE37C7"/>
    <w:rsid w:val="00E025E4"/>
    <w:rsid w:val="00E227CB"/>
    <w:rsid w:val="00E31637"/>
    <w:rsid w:val="00E429D9"/>
    <w:rsid w:val="00E4477B"/>
    <w:rsid w:val="00E9010D"/>
    <w:rsid w:val="00E92213"/>
    <w:rsid w:val="00E95D95"/>
    <w:rsid w:val="00EA020F"/>
    <w:rsid w:val="00EC5C7E"/>
    <w:rsid w:val="00F12D07"/>
    <w:rsid w:val="00F253B8"/>
    <w:rsid w:val="00F63870"/>
    <w:rsid w:val="00FA5BB9"/>
    <w:rsid w:val="00FB7B28"/>
    <w:rsid w:val="00FE0D69"/>
    <w:rsid w:val="00FE6332"/>
    <w:rsid w:val="00FF09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FE5F2CD"/>
  <w15:docId w15:val="{7A129222-F35E-4DF3-8251-D787ADD813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11BCC"/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28761B"/>
    <w:pPr>
      <w:keepNext/>
      <w:keepLines/>
      <w:spacing w:before="360" w:after="80"/>
      <w:outlineLvl w:val="0"/>
    </w:pPr>
    <w:rPr>
      <w:rFonts w:eastAsiaTheme="majorEastAsia" w:cstheme="majorBidi"/>
      <w:b/>
      <w:color w:val="0F4761" w:themeColor="accent1" w:themeShade="BF"/>
      <w:sz w:val="28"/>
      <w:szCs w:val="40"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E6332"/>
    <w:pPr>
      <w:keepNext/>
      <w:keepLines/>
      <w:spacing w:before="160" w:after="80"/>
      <w:outlineLvl w:val="1"/>
    </w:pPr>
    <w:rPr>
      <w:rFonts w:eastAsiaTheme="majorEastAsia" w:cstheme="majorBidi"/>
      <w:color w:val="45B0E1" w:themeColor="accent1" w:themeTint="99"/>
      <w:szCs w:val="32"/>
      <w:u w:val="single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E2B8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E2B8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E2B8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E2B81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E2B81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E2B81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E2B81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8761B"/>
    <w:rPr>
      <w:rFonts w:ascii="Times New Roman" w:eastAsiaTheme="majorEastAsia" w:hAnsi="Times New Roman" w:cstheme="majorBidi"/>
      <w:b/>
      <w:color w:val="0F4761" w:themeColor="accent1" w:themeShade="BF"/>
      <w:sz w:val="28"/>
      <w:szCs w:val="40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FE6332"/>
    <w:rPr>
      <w:rFonts w:ascii="Times New Roman" w:eastAsiaTheme="majorEastAsia" w:hAnsi="Times New Roman" w:cstheme="majorBidi"/>
      <w:color w:val="45B0E1" w:themeColor="accent1" w:themeTint="99"/>
      <w:szCs w:val="32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E2B8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E2B81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E2B81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E2B8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E2B8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E2B8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E2B8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3E2B8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E2B8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3E2B81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3E2B8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3E2B81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3E2B8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3E2B81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3E2B8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E2B8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E2B8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3E2B81"/>
    <w:rPr>
      <w:b/>
      <w:bCs/>
      <w:smallCaps/>
      <w:color w:val="0F4761" w:themeColor="accent1" w:themeShade="BF"/>
      <w:spacing w:val="5"/>
    </w:rPr>
  </w:style>
  <w:style w:type="paragraph" w:styleId="NoSpacing">
    <w:name w:val="No Spacing"/>
    <w:link w:val="NoSpacingChar"/>
    <w:uiPriority w:val="1"/>
    <w:qFormat/>
    <w:rsid w:val="003E2B81"/>
    <w:pPr>
      <w:spacing w:after="0" w:line="240" w:lineRule="auto"/>
    </w:pPr>
    <w:rPr>
      <w:rFonts w:eastAsiaTheme="minorEastAsia"/>
      <w:kern w:val="0"/>
      <w:sz w:val="22"/>
      <w:szCs w:val="22"/>
      <w14:ligatures w14:val="none"/>
    </w:rPr>
  </w:style>
  <w:style w:type="character" w:customStyle="1" w:styleId="NoSpacingChar">
    <w:name w:val="No Spacing Char"/>
    <w:basedOn w:val="DefaultParagraphFont"/>
    <w:link w:val="NoSpacing"/>
    <w:uiPriority w:val="1"/>
    <w:rsid w:val="003E2B81"/>
    <w:rPr>
      <w:rFonts w:eastAsiaTheme="minorEastAsia"/>
      <w:kern w:val="0"/>
      <w:sz w:val="22"/>
      <w:szCs w:val="22"/>
      <w14:ligatures w14:val="none"/>
    </w:rPr>
  </w:style>
  <w:style w:type="paragraph" w:customStyle="1" w:styleId="stylesptnq46">
    <w:name w:val="styles_p__tnq46"/>
    <w:basedOn w:val="Normal"/>
    <w:rsid w:val="00A075A4"/>
    <w:pPr>
      <w:spacing w:before="100" w:beforeAutospacing="1" w:after="100" w:afterAutospacing="1" w:line="240" w:lineRule="auto"/>
    </w:pPr>
    <w:rPr>
      <w:rFonts w:eastAsia="Times New Roman" w:cs="Times New Roman"/>
      <w:kern w:val="0"/>
      <w14:ligatures w14:val="none"/>
    </w:rPr>
  </w:style>
  <w:style w:type="character" w:styleId="HTMLCode">
    <w:name w:val="HTML Code"/>
    <w:basedOn w:val="DefaultParagraphFont"/>
    <w:uiPriority w:val="99"/>
    <w:semiHidden/>
    <w:unhideWhenUsed/>
    <w:rsid w:val="00A075A4"/>
    <w:rPr>
      <w:rFonts w:ascii="Courier New" w:eastAsia="Times New Roman" w:hAnsi="Courier New" w:cs="Courier New"/>
      <w:sz w:val="20"/>
      <w:szCs w:val="20"/>
    </w:rPr>
  </w:style>
  <w:style w:type="paragraph" w:customStyle="1" w:styleId="styleslimfncb">
    <w:name w:val="styles_li__mfncb"/>
    <w:basedOn w:val="Normal"/>
    <w:rsid w:val="005D07DF"/>
    <w:pPr>
      <w:spacing w:before="100" w:beforeAutospacing="1" w:after="100" w:afterAutospacing="1" w:line="240" w:lineRule="auto"/>
    </w:pPr>
    <w:rPr>
      <w:rFonts w:eastAsia="Times New Roman" w:cs="Times New Roman"/>
      <w:kern w:val="0"/>
      <w14:ligatures w14:val="none"/>
    </w:rPr>
  </w:style>
  <w:style w:type="character" w:styleId="Emphasis">
    <w:name w:val="Emphasis"/>
    <w:basedOn w:val="DefaultParagraphFont"/>
    <w:uiPriority w:val="20"/>
    <w:qFormat/>
    <w:rsid w:val="00922D4C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A31A78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308176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474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8482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745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345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997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184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22946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69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2694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6620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606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761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3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80965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674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670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646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6174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3428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058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4371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3681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321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098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46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63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66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80490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346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2053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0387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4582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0093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6556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256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9378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301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20908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37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680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customXml" Target="ink/ink3.xml"/><Relationship Id="rId18" Type="http://schemas.openxmlformats.org/officeDocument/2006/relationships/image" Target="media/image7.png"/><Relationship Id="rId3" Type="http://schemas.openxmlformats.org/officeDocument/2006/relationships/numbering" Target="numbering.xml"/><Relationship Id="rId21" Type="http://schemas.openxmlformats.org/officeDocument/2006/relationships/theme" Target="theme/theme1.xml"/><Relationship Id="rId7" Type="http://schemas.openxmlformats.org/officeDocument/2006/relationships/image" Target="media/image1.png"/><Relationship Id="rId12" Type="http://schemas.openxmlformats.org/officeDocument/2006/relationships/image" Target="media/image4.png"/><Relationship Id="rId17" Type="http://schemas.openxmlformats.org/officeDocument/2006/relationships/customXml" Target="ink/ink5.xml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customXml" Target="ink/ink2.xml"/><Relationship Id="rId5" Type="http://schemas.openxmlformats.org/officeDocument/2006/relationships/settings" Target="settings.xml"/><Relationship Id="rId15" Type="http://schemas.openxmlformats.org/officeDocument/2006/relationships/customXml" Target="ink/ink4.xml"/><Relationship Id="rId10" Type="http://schemas.openxmlformats.org/officeDocument/2006/relationships/image" Target="media/image3.png"/><Relationship Id="rId19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customXml" Target="ink/ink1.xml"/><Relationship Id="rId14" Type="http://schemas.openxmlformats.org/officeDocument/2006/relationships/image" Target="media/image5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docParts>
    <w:docPart>
      <w:docPartPr>
        <w:name w:val="3BD80312CB9C4035BAC749B595D455C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58671E9-053C-44FB-B6D6-E263A08C1657}"/>
      </w:docPartPr>
      <w:docPartBody>
        <w:p w:rsidR="00556F99" w:rsidRDefault="009875E0" w:rsidP="009875E0">
          <w:pPr>
            <w:pStyle w:val="3BD80312CB9C4035BAC749B595D455C2"/>
          </w:pPr>
          <w:r>
            <w:rPr>
              <w:rFonts w:asciiTheme="majorHAnsi" w:eastAsiaTheme="majorEastAsia" w:hAnsiTheme="majorHAnsi" w:cstheme="majorBidi"/>
              <w:caps/>
              <w:color w:val="156082" w:themeColor="accent1"/>
              <w:sz w:val="80"/>
              <w:szCs w:val="80"/>
            </w:rPr>
            <w:t>[Document title]</w:t>
          </w:r>
        </w:p>
      </w:docPartBody>
    </w:docPart>
    <w:docPart>
      <w:docPartPr>
        <w:name w:val="ECAFBBC81D8D450FBA689B049E6FA3F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DD4FE8B-A710-4DA0-9777-E343E4BCF19D}"/>
      </w:docPartPr>
      <w:docPartBody>
        <w:p w:rsidR="00556F99" w:rsidRDefault="009875E0" w:rsidP="009875E0">
          <w:pPr>
            <w:pStyle w:val="ECAFBBC81D8D450FBA689B049E6FA3FF"/>
          </w:pPr>
          <w:r>
            <w:rPr>
              <w:color w:val="156082" w:themeColor="accent1"/>
              <w:sz w:val="28"/>
              <w:szCs w:val="28"/>
            </w:rPr>
            <w:t>[Document sub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Ubuntu Mono">
    <w:charset w:val="00"/>
    <w:family w:val="modern"/>
    <w:pitch w:val="fixed"/>
    <w:sig w:usb0="E00002FF" w:usb1="5000205B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875E0"/>
    <w:rsid w:val="00041CB7"/>
    <w:rsid w:val="0013707E"/>
    <w:rsid w:val="003918D7"/>
    <w:rsid w:val="003C3DF3"/>
    <w:rsid w:val="004375CE"/>
    <w:rsid w:val="00556F99"/>
    <w:rsid w:val="0059675F"/>
    <w:rsid w:val="00845014"/>
    <w:rsid w:val="009875E0"/>
    <w:rsid w:val="00A23BE6"/>
    <w:rsid w:val="00A2791C"/>
    <w:rsid w:val="00DF661C"/>
    <w:rsid w:val="00F533F2"/>
    <w:rsid w:val="00F704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3BD80312CB9C4035BAC749B595D455C2">
    <w:name w:val="3BD80312CB9C4035BAC749B595D455C2"/>
    <w:rsid w:val="009875E0"/>
  </w:style>
  <w:style w:type="paragraph" w:customStyle="1" w:styleId="ECAFBBC81D8D450FBA689B049E6FA3FF">
    <w:name w:val="ECAFBBC81D8D450FBA689B049E6FA3FF"/>
    <w:rsid w:val="009875E0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ink/ink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3:29"/>
    </inkml:context>
    <inkml:brush xml:id="br0">
      <inkml:brushProperty name="width" value="0.05" units="cm"/>
      <inkml:brushProperty name="height" value="0.05" units="cm"/>
      <inkml:brushProperty name="color" value="#F6630D"/>
    </inkml:brush>
  </inkml:definitions>
  <inkml:trace contextRef="#ctx0" brushRef="#br0">1242 1 24575,'-45'16'0,"-7"-6"0,-68 22 0,46-13 0,59-17 0,1 1 0,-1 0 0,1 2 0,0-1 0,0 2 0,0 0 0,-22 13 0,-1 6 0,-60 28 0,31-18 0,43-21 0,1 1 0,-35 31 0,46-37 0,-1-1 0,-19 10 0,18-11 0,0 1 0,-17 13 0,-31 29 0,25-21 0,0 2 0,2 1 0,-32 39 0,56-57 0,1 0 0,1 1 0,0-1 0,1 2 0,1-1 0,0 1 0,1 0 0,1 1 0,-4 26 0,-21 79 0,19-89 0,2 1 0,-7 55 0,13-45 0,2-28 0,-1 0 0,-1 0 0,0 0 0,0-1 0,-8 21 0,7-26 0,-1 1 0,1 0 0,1-1 0,0 1 0,0 0 0,1 1 0,0-1 0,1 0 0,1 0 0,3 22 0,-1-5 0,1 37 0,-4-47 0,0 0 0,2 0 0,0 0 0,1 0 0,10 32 0,73 180 0,-81-217 0,1-1 0,13 20 0,9 19 0,-12-12 0,22 38 0,-31-65 0,0 0 0,1-1 0,0 0 0,1-1 0,0 0 0,0 0 0,15 10 0,-12-10 0,-1 0 0,0 1 0,12 17 0,-14-18 0,-1 1 0,1-2 0,1 0 0,19 16 0,71 33 0,-61-37 0,65 47 0,-91-59 0,1-1 0,0-1 0,0-1 0,0 0 0,0 0 0,1-2 0,29 6 0,23 8 0,-30-6 0,-17-6 0,0 0 0,0 2 0,31 16 0,-43-19 0,0-1 0,1-1 0,-1 0 0,1 0 0,0-1 0,0 0 0,0 0 0,15 0 0,78-3 0,-44-2 0,-38 3 0,0-1 0,0-1 0,34-8 0,-37 7-1365,-2 0-5461</inkml:trace>
  <inkml:trace contextRef="#ctx0" brushRef="#br0" timeOffset="2440.11">1349 2390 24575,'11'1'0,"1"0"0,0 1 0,0 1 0,0-1 0,-1 2 0,1 0 0,-1 0 0,12 7 0,32 11 0,-20-13 0,-26-7 0,0 0 0,0 0 0,17 8 0,-23-9 0,-1 0 0,0 1 0,1-1 0,-1 1 0,0-1 0,0 1 0,0 0 0,0 0 0,-1 0 0,1 0 0,0 0 0,-1 0 0,0 1 0,1-1 0,-1 0 0,0 1 0,0-1 0,1 5 0,-1-4 0,0 1 0,0 0 0,0 0 0,0 0 0,-1 0 0,0 0 0,0 0 0,0 0 0,0-1 0,-1 1 0,1 0 0,-1 0 0,0 0 0,0 0 0,0 0 0,-1-1 0,1 1 0,-1-1 0,0 1 0,0-1 0,0 1 0,-1-1 0,1 0 0,-1 0 0,1 0 0,-6 3 0,2 1 0,-1 0 0,1 0 0,1 1 0,-1-1 0,-7 17 0,7-14 0,1 0 0,-1-1 0,-14 16 0,16-20-114,-1-1 1,0 0-1,-1 0 0,1 0 0,-1 0 1,0-1-1,0 0 0,0 0 0,0-1 1,0 1-1,-11 1 0,-1 0-6712</inkml:trace>
</inkml:ink>
</file>

<file path=word/ink/ink2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16:45.601"/>
    </inkml:context>
    <inkml:brush xml:id="br0">
      <inkml:brushProperty name="width" value="0.05" units="cm"/>
      <inkml:brushProperty name="height" value="0.05" units="cm"/>
      <inkml:brushProperty name="color" value="#5B2D90"/>
    </inkml:brush>
  </inkml:definitions>
  <inkml:trace contextRef="#ctx0" brushRef="#br0">893 2815 24575</inkml:trace>
</inkml:ink>
</file>

<file path=word/ink/ink3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3:56.795"/>
    </inkml:context>
    <inkml:brush xml:id="br0">
      <inkml:brushProperty name="width" value="0.05" units="cm"/>
      <inkml:brushProperty name="height" value="0.05" units="cm"/>
      <inkml:brushProperty name="color" value="#66CC00"/>
    </inkml:brush>
  </inkml:definitions>
  <inkml:trace contextRef="#ctx0" brushRef="#br0">1 1 24575,'24'2'0,"-1"1"0,1 1 0,-1 1 0,1 1 0,-1 1 0,28 12 0,52 16 0,129 42 0,-226-75 0,67 21 0,101 19 0,-17-22 0,-105-15 0,-39-4 0,-2-1 0,0 1 0,0 1 0,0-1 0,0 2 0,0-1 0,0 2 0,0-1 0,-1 1 0,0 1 0,16 9 0,-17-9 0,-1-1 0,1 1 0,0-2 0,0 1 0,0-1 0,0-1 0,16 3 0,-12-2 0,0 0 0,-1 0 0,18 8 0,-18-5 0,0 0 0,-1 1 0,1 0 0,-2 1 0,1 1 0,15 15 0,-8-3 0,0 1 0,16 28 0,93 122 0,-105-143 0,44 42 0,-41-46 0,36 48 0,-35-40 0,0-2 0,42 38 0,-62-64 0,122 127 0,-108-107 0,-2 0 0,-1 1 0,-1 1 0,-1 1 0,22 56 0,-16-34 0,-7-13 0,-1 1 0,8 45 0,-8-29 0,17 113 0,-2-6 0,-21-119 0,-1 1 0,-3-1 0,-1 1 0,-5 57 0,1-7 0,1-83 0,1 1 0,1-1 0,0 0 0,0 1 0,1-1 0,0 0 0,0 0 0,6 13 0,1-2-1365,-2-3-5461</inkml:trace>
  <inkml:trace contextRef="#ctx0" brushRef="#br0" timeOffset="1951.52">2075 2433 24575,'21'23'0,"27"38"0,-31-36 0,39 39 0,-49-57 0,1 0 0,-1-1 0,1 0 0,0-1 0,1 0 0,-1 0 0,1-1 0,0 0 0,17 5 0,-2-2 0,0-2 0,1 0 0,31 1 0,-48-5 0,1-1 0,-1-1 0,1 0 0,0 0 0,-1-1 0,1 1 0,-1-2 0,0 0 0,0 0 0,0 0 0,0-1 0,0 0 0,6-5 0,0 1 0,-1-1 0,-1 0 0,0-1 0,0 0 0,-1-1 0,0-1 0,-1 1 0,0-2 0,-1 1 0,8-16 0,22-35-1365,-31 52-5461</inkml:trace>
</inkml:ink>
</file>

<file path=word/ink/ink4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3:44.564"/>
    </inkml:context>
    <inkml:brush xml:id="br0">
      <inkml:brushProperty name="width" value="0.05" units="cm"/>
      <inkml:brushProperty name="height" value="0.05" units="cm"/>
      <inkml:brushProperty name="color" value="#AB008B"/>
    </inkml:brush>
  </inkml:definitions>
  <inkml:trace contextRef="#ctx0" brushRef="#br0">1675 1 24575,'-34'8'0,"6"0"0,-165 10 0,21 0 0,-41 7 0,189-21 0,-43-1 0,42-2 0,-35 4 0,52-3 0,-1 0 0,1 0 0,1 0 0,-1 1 0,0 1 0,1-1 0,-1 1 0,-9 6 0,-17 13 0,-32 25 0,60-43 0,1 0 0,0 0 0,0 0 0,1 1 0,-1 0 0,2 0 0,-1 0 0,0 0 0,-2 8 0,-6 13 0,-28 47 0,-5 10 0,25-39 0,5-15 0,2 0 0,1 1 0,-12 49 0,20-38 0,3-34 0,1-1 0,-1 1 0,0-1 0,0 1 0,-1-1 0,0 0 0,0 0 0,-5 11 0,-2 0 0,1 1 0,2 0 0,-1 0 0,2 1 0,1 0 0,1 0 0,0 0 0,0 25 0,2-31 0,-3 19 0,-2-1 0,-18 57 0,0-4 0,15-56 0,-1 0 0,-2-1 0,-1 0 0,-19 32 0,-10 21 0,-40 127 0,16-36 0,56-149 0,0 0 0,2 1 0,1 0 0,1 0 0,1 1 0,1 0 0,1 0 0,0 35 0,2 82 0,4 102 0,-2-232 0,0 0 0,0-1 0,1 0 0,1 1 0,0-1 0,0 0 0,1 0 0,1-1 0,0 1 0,0-1 0,1 0 0,0 0 0,13 14 0,7 10 0,-22-28 0,0 0 0,0 0 0,0-1 0,1 1 0,0-1 0,0 0 0,0-1 0,1 1 0,0-1 0,-1 0 0,8 3 0,3-1 0,-1 0 0,1-2 0,1 0 0,-1 0 0,0-2 0,19 2 0,2-3 0,61-6 0,-93 5 9,-1-1 0,1 0 0,0-1 0,0 1-1,-1-1 1,1 0 0,-1 0 0,0 0 0,1-1 0,-1 1 0,5-5-1,37-40-1094,-41 42 701,4-6-6441</inkml:trace>
  <inkml:trace contextRef="#ctx0" brushRef="#br0" timeOffset="2331.05">467 2581 24575,'2'1'0,"1"0"0,-1 0 0,1-1 0,-1 1 0,1 1 0,-1-1 0,0 0 0,0 1 0,0-1 0,2 2 0,14 8 0,-5-6 0,0-2 0,-1 0 0,25 3 0,-26-5 0,0 1 0,0 0 0,0 1 0,0 0 0,0 0 0,11 6 0,-20-8 0,0 1 0,0-1 0,0 0 0,0 1 0,-1-1 0,1 1 0,0-1 0,-1 1 0,1 0 0,-1 0 0,1 0 0,-1 0 0,0 0 0,0 0 0,0 0 0,0 0 0,0 0 0,0 1 0,0 2 0,-1-1 0,1 0 0,-1 0 0,0 1 0,-1-1 0,1 0 0,-1 0 0,1 0 0,-1 0 0,-1 0 0,-1 5 0,-1 1 0,-1 1 0,0-1 0,-1-1 0,0 1 0,-1-1 0,0 0 0,-9 9 0,-4 1 0,11-11 0,0 1 0,0 0 0,1 0 0,-7 11 0,-26 37-1365,30-42-5461</inkml:trace>
</inkml:ink>
</file>

<file path=word/ink/ink5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4:02.027"/>
    </inkml:context>
    <inkml:brush xml:id="br0">
      <inkml:brushProperty name="width" value="0.05" units="cm"/>
      <inkml:brushProperty name="height" value="0.05" units="cm"/>
      <inkml:brushProperty name="color" value="#66CC00"/>
    </inkml:brush>
  </inkml:definitions>
  <inkml:trace contextRef="#ctx0" brushRef="#br0">0 1 24575,'0'0'-8191</inkml:trace>
</inkml:ink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github: 2Kronos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5225CADB-C51B-4814-8B76-024549C850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98</TotalTime>
  <Pages>5</Pages>
  <Words>853</Words>
  <Characters>4130</Characters>
  <Application>Microsoft Office Word</Application>
  <DocSecurity>0</DocSecurity>
  <Lines>152</Lines>
  <Paragraphs>10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JAVASCRIPT</vt:lpstr>
    </vt:vector>
  </TitlesOfParts>
  <Company/>
  <LinksUpToDate>false</LinksUpToDate>
  <CharactersWithSpaces>48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JAVASCRIPT</dc:title>
  <dc:subject>Mastering Javascript</dc:subject>
  <dc:creator>Chrinovic Raya Tshiwaya</dc:creator>
  <cp:keywords/>
  <dc:description/>
  <cp:lastModifiedBy>Chrinovic Raya Tshiwaya</cp:lastModifiedBy>
  <cp:revision>133</cp:revision>
  <dcterms:created xsi:type="dcterms:W3CDTF">2024-06-24T20:10:00Z</dcterms:created>
  <dcterms:modified xsi:type="dcterms:W3CDTF">2024-07-01T23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b1782a8b-e08b-44f0-93b6-77bdb21ba121</vt:lpwstr>
  </property>
  <property fmtid="{D5CDD505-2E9C-101B-9397-08002B2CF9AE}" pid="3" name="ZOTERO_PREF_1">
    <vt:lpwstr>&lt;data data-version="3" zotero-version="6.0.36"&gt;&lt;session id="3onh2yut"/&gt;&lt;style id="http://www.zotero.org/styles/ieee" locale="en-GB" hasBibliography="1" bibliographyStyleHasBeenSet="1"/&gt;&lt;prefs&gt;&lt;pref name="fieldType" value="Field"/&gt;&lt;pref name="automaticJour</vt:lpwstr>
  </property>
  <property fmtid="{D5CDD505-2E9C-101B-9397-08002B2CF9AE}" pid="4" name="ZOTERO_PREF_2">
    <vt:lpwstr>nalAbbreviations" value="true"/&gt;&lt;/prefs&gt;&lt;/data&gt;</vt:lpwstr>
  </property>
</Properties>
</file>